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C5B2D" w14:textId="6872009B" w:rsidR="00F125CB" w:rsidRPr="001B3760" w:rsidRDefault="00F125CB" w:rsidP="0084128A">
      <w:pPr>
        <w:spacing w:line="276" w:lineRule="auto"/>
        <w:jc w:val="both"/>
      </w:pPr>
      <w:r w:rsidRPr="001B3760">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1B3760">
        <w:fldChar w:fldCharType="begin" w:fldLock="1"/>
      </w:r>
      <w:r w:rsidRPr="001B3760">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1B3760">
        <w:rPr>
          <w:rFonts w:ascii="Cambria Math" w:hAnsi="Cambria Math" w:cs="Cambria Math"/>
        </w:rPr>
        <w:instrText>∼</w:instrText>
      </w:r>
      <w:r w:rsidRPr="001B3760">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1B3760">
        <w:rPr>
          <w:rFonts w:ascii="Cambria Math" w:hAnsi="Cambria Math" w:cs="Cambria Math"/>
        </w:rPr>
        <w:instrText>∼</w:instrText>
      </w:r>
      <w:r w:rsidRPr="001B3760">
        <w:instrText xml:space="preserve">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1B3760">
        <w:rPr>
          <w:rFonts w:ascii="Cambria Math" w:hAnsi="Cambria Math" w:cs="Cambria Math"/>
        </w:rPr>
        <w:instrText>∼</w:instrText>
      </w:r>
      <w:r w:rsidRPr="001B3760">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1B3760">
        <w:fldChar w:fldCharType="separate"/>
      </w:r>
      <w:r w:rsidRPr="001B3760">
        <w:rPr>
          <w:noProof/>
        </w:rPr>
        <w:t xml:space="preserve">(Johnson </w:t>
      </w:r>
      <w:r w:rsidRPr="001B3760">
        <w:rPr>
          <w:i/>
          <w:noProof/>
        </w:rPr>
        <w:t>et al.</w:t>
      </w:r>
      <w:r w:rsidRPr="001B3760">
        <w:rPr>
          <w:noProof/>
        </w:rPr>
        <w:t xml:space="preserve"> 2016; Miller </w:t>
      </w:r>
      <w:r w:rsidRPr="001B3760">
        <w:rPr>
          <w:i/>
          <w:noProof/>
        </w:rPr>
        <w:t>et al.</w:t>
      </w:r>
      <w:r w:rsidRPr="001B3760">
        <w:rPr>
          <w:noProof/>
        </w:rPr>
        <w:t xml:space="preserve"> 2016; Van Der Kaars </w:t>
      </w:r>
      <w:r w:rsidRPr="001B3760">
        <w:rPr>
          <w:i/>
          <w:noProof/>
        </w:rPr>
        <w:t>et al.</w:t>
      </w:r>
      <w:r w:rsidRPr="001B3760">
        <w:rPr>
          <w:noProof/>
        </w:rPr>
        <w:t xml:space="preserve"> 2017)</w:t>
      </w:r>
      <w:r w:rsidRPr="001B3760">
        <w:fldChar w:fldCharType="end"/>
      </w:r>
      <w:r w:rsidRPr="001B3760">
        <w:t xml:space="preserve">. The subsequent arrival of modern humans in other parts of the world has also been associated with extinctions, of the megafauna in particular </w:t>
      </w:r>
      <w:r w:rsidRPr="001B3760">
        <w:fldChar w:fldCharType="begin" w:fldLock="1"/>
      </w:r>
      <w:r w:rsidRPr="001B3760">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1B3760">
        <w:fldChar w:fldCharType="separate"/>
      </w:r>
      <w:r w:rsidRPr="001B3760">
        <w:rPr>
          <w:noProof/>
        </w:rPr>
        <w:t xml:space="preserve">(Sandom </w:t>
      </w:r>
      <w:r w:rsidRPr="001B3760">
        <w:rPr>
          <w:i/>
          <w:noProof/>
        </w:rPr>
        <w:t>et al.</w:t>
      </w:r>
      <w:r w:rsidRPr="001B3760">
        <w:rPr>
          <w:noProof/>
        </w:rPr>
        <w:t xml:space="preserve"> 2014; Broughton &amp; Weitzel 2018)</w:t>
      </w:r>
      <w:r w:rsidRPr="001B3760">
        <w:fldChar w:fldCharType="end"/>
      </w:r>
      <w:r w:rsidRPr="001B3760">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1B3760">
        <w:fldChar w:fldCharType="begin" w:fldLock="1"/>
      </w:r>
      <w:r w:rsidRPr="001B3760">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5)</w:t>
      </w:r>
      <w:r w:rsidRPr="001B3760">
        <w:fldChar w:fldCharType="end"/>
      </w:r>
      <w:r w:rsidRPr="001B3760">
        <w:t xml:space="preserve">. To emphasize the recent impacts of human activities on the Earth’s systems, </w:t>
      </w:r>
      <w:r w:rsidRPr="001B3760">
        <w:fldChar w:fldCharType="begin" w:fldLock="1"/>
      </w:r>
      <w:r w:rsidRPr="001B3760">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1B3760">
        <w:fldChar w:fldCharType="separate"/>
      </w:r>
      <w:r w:rsidRPr="001B3760">
        <w:rPr>
          <w:noProof/>
        </w:rPr>
        <w:t>Crutzen &amp; Stoermer (2000)</w:t>
      </w:r>
      <w:r w:rsidRPr="001B3760">
        <w:fldChar w:fldCharType="end"/>
      </w:r>
      <w:r w:rsidRPr="001B3760">
        <w:t xml:space="preserve"> proposed that we have entered a new geological epoch, which they called “the Anthropocene”. Although the formal acceptation of this epoch and the timing of its start are still debated within the stratigraphic community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1B3760">
        <w:fldChar w:fldCharType="separate"/>
      </w:r>
      <w:r w:rsidRPr="001B3760">
        <w:rPr>
          <w:noProof/>
        </w:rPr>
        <w:t>(Lewis &amp; Maslin 2015; Monastersky 2015)</w:t>
      </w:r>
      <w:r w:rsidRPr="001B3760">
        <w:fldChar w:fldCharType="end"/>
      </w:r>
      <w:r w:rsidRPr="001B3760">
        <w:t xml:space="preserve">, the coined term reflects the profound effects of humans on planetary processes and on the biosphere, such that its use has largely surpassed the geological field </w:t>
      </w:r>
      <w:r w:rsidRPr="001B3760">
        <w:fldChar w:fldCharType="begin" w:fldLock="1"/>
      </w:r>
      <w:r w:rsidRPr="001B3760">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1B3760">
        <w:fldChar w:fldCharType="separate"/>
      </w:r>
      <w:r w:rsidRPr="001B3760">
        <w:rPr>
          <w:noProof/>
        </w:rPr>
        <w:t>(Malhi 2017)</w:t>
      </w:r>
      <w:r w:rsidRPr="001B3760">
        <w:fldChar w:fldCharType="end"/>
      </w:r>
      <w:r w:rsidRPr="001B3760">
        <w:t xml:space="preserve">. </w:t>
      </w:r>
    </w:p>
    <w:p w14:paraId="5BB0A7D2" w14:textId="1EAC5E56" w:rsidR="00CA3F32" w:rsidRPr="001B3760" w:rsidRDefault="00F125CB" w:rsidP="0084128A">
      <w:pPr>
        <w:spacing w:line="276" w:lineRule="auto"/>
        <w:ind w:firstLine="720"/>
        <w:jc w:val="both"/>
      </w:pPr>
      <w:r w:rsidRPr="001B3760">
        <w:t xml:space="preserve">The Anthropocene can be characterised with Earth-system and socio-economic indicators </w:t>
      </w:r>
      <w:r w:rsidRPr="001B3760">
        <w:fldChar w:fldCharType="begin" w:fldLock="1"/>
      </w:r>
      <w:r w:rsidRPr="001B3760">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1B3760">
        <w:fldChar w:fldCharType="separate"/>
      </w:r>
      <w:r w:rsidRPr="001B3760">
        <w:rPr>
          <w:noProof/>
        </w:rPr>
        <w:t xml:space="preserve">(Steffen </w:t>
      </w:r>
      <w:r w:rsidRPr="001B3760">
        <w:rPr>
          <w:i/>
          <w:noProof/>
        </w:rPr>
        <w:t>et al.</w:t>
      </w:r>
      <w:r w:rsidRPr="001B3760">
        <w:rPr>
          <w:noProof/>
        </w:rPr>
        <w:t xml:space="preserve"> 2011; Biermann </w:t>
      </w:r>
      <w:r w:rsidRPr="001B3760">
        <w:rPr>
          <w:i/>
          <w:noProof/>
        </w:rPr>
        <w:t>et al.</w:t>
      </w:r>
      <w:r w:rsidRPr="001B3760">
        <w:rPr>
          <w:noProof/>
        </w:rPr>
        <w:t xml:space="preserve"> 2016)</w:t>
      </w:r>
      <w:r w:rsidRPr="001B3760">
        <w:fldChar w:fldCharType="end"/>
      </w:r>
      <w:r w:rsidRPr="001B3760">
        <w:t xml:space="preserve">. Two of the major signatures are the human-driven transformations of the land surface and the changes in atmospheric composition, associated with the onset of anthropogenic climate change </w:t>
      </w:r>
      <w:r w:rsidRPr="001B3760">
        <w:fldChar w:fldCharType="begin" w:fldLock="1"/>
      </w:r>
      <w:r w:rsidRPr="001B3760">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1B3760">
        <w:fldChar w:fldCharType="separate"/>
      </w:r>
      <w:r w:rsidRPr="001B3760">
        <w:rPr>
          <w:noProof/>
        </w:rPr>
        <w:t>(Lewis &amp; Maslin 2015)</w:t>
      </w:r>
      <w:r w:rsidRPr="001B3760">
        <w:fldChar w:fldCharType="end"/>
      </w:r>
      <w:r w:rsidRPr="001B3760">
        <w:t xml:space="preserve">. Altogether, the development of human activities at unprecedented scales and magnitude of has led to the alteration of many ecosystems. As a result of combined anthropogenic pressures, the world’s biodiversity has been changing </w:t>
      </w:r>
      <w:r w:rsidRPr="001B3760">
        <w:fldChar w:fldCharType="begin" w:fldLock="1"/>
      </w:r>
      <w:r w:rsidRPr="001B3760">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1B3760">
        <w:fldChar w:fldCharType="separate"/>
      </w:r>
      <w:r w:rsidRPr="001B3760">
        <w:rPr>
          <w:noProof/>
        </w:rPr>
        <w:t xml:space="preserve">(Dirzo </w:t>
      </w:r>
      <w:r w:rsidRPr="001B3760">
        <w:rPr>
          <w:i/>
          <w:noProof/>
        </w:rPr>
        <w:t>et al.</w:t>
      </w:r>
      <w:r w:rsidRPr="001B3760">
        <w:rPr>
          <w:noProof/>
        </w:rPr>
        <w:t xml:space="preserve"> 2014; McGill </w:t>
      </w:r>
      <w:r w:rsidRPr="001B3760">
        <w:rPr>
          <w:i/>
          <w:noProof/>
        </w:rPr>
        <w:t>et al.</w:t>
      </w:r>
      <w:r w:rsidRPr="001B3760">
        <w:rPr>
          <w:noProof/>
        </w:rPr>
        <w:t xml:space="preserve"> 2015; Johnson </w:t>
      </w:r>
      <w:r w:rsidRPr="001B3760">
        <w:rPr>
          <w:i/>
          <w:noProof/>
        </w:rPr>
        <w:t>et al.</w:t>
      </w:r>
      <w:r w:rsidRPr="001B3760">
        <w:rPr>
          <w:noProof/>
        </w:rPr>
        <w:t xml:space="preserve"> 2017; Daru </w:t>
      </w:r>
      <w:r w:rsidRPr="001B3760">
        <w:rPr>
          <w:i/>
          <w:noProof/>
        </w:rPr>
        <w:t>et al.</w:t>
      </w:r>
      <w:r w:rsidRPr="001B3760">
        <w:rPr>
          <w:noProof/>
        </w:rPr>
        <w:t xml:space="preserve"> 2021)</w:t>
      </w:r>
      <w:r w:rsidRPr="001B3760">
        <w:fldChar w:fldCharType="end"/>
      </w:r>
      <w:r w:rsidRPr="001B3760">
        <w:t xml:space="preserve">. Decreases in a range of biodiversity indicators have been reported for many taxonomic groups </w:t>
      </w:r>
      <w:r w:rsidRPr="001B3760">
        <w:fldChar w:fldCharType="begin" w:fldLock="1"/>
      </w:r>
      <w:r w:rsidRPr="001B3760">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1B3760">
        <w:fldChar w:fldCharType="separate"/>
      </w:r>
      <w:r w:rsidRPr="001B3760">
        <w:rPr>
          <w:noProof/>
        </w:rPr>
        <w:t xml:space="preserve">(Butchart </w:t>
      </w:r>
      <w:r w:rsidRPr="001B3760">
        <w:rPr>
          <w:i/>
          <w:iCs/>
          <w:noProof/>
        </w:rPr>
        <w:t>et al.</w:t>
      </w:r>
      <w:r w:rsidRPr="001B3760">
        <w:rPr>
          <w:noProof/>
        </w:rPr>
        <w:t xml:space="preserve"> 2010)</w:t>
      </w:r>
      <w:r w:rsidRPr="001B3760">
        <w:fldChar w:fldCharType="end"/>
      </w:r>
      <w:r w:rsidRPr="001B3760">
        <w:t xml:space="preserve">. Human-mediated invasions and translocations of species, coupled with local declines in native species, have promoted biotic homogenisation </w:t>
      </w:r>
      <w:r w:rsidRPr="001B3760">
        <w:fldChar w:fldCharType="begin" w:fldLock="1"/>
      </w:r>
      <w:r w:rsidRPr="001B3760">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8; Finderup Nielsen </w:t>
      </w:r>
      <w:r w:rsidRPr="001B3760">
        <w:rPr>
          <w:i/>
          <w:noProof/>
        </w:rPr>
        <w:t>et al.</w:t>
      </w:r>
      <w:r w:rsidRPr="001B3760">
        <w:rPr>
          <w:noProof/>
        </w:rPr>
        <w:t xml:space="preserve"> 2019; Daru </w:t>
      </w:r>
      <w:r w:rsidRPr="001B3760">
        <w:rPr>
          <w:i/>
          <w:noProof/>
        </w:rPr>
        <w:t>et al.</w:t>
      </w:r>
      <w:r w:rsidRPr="001B3760">
        <w:rPr>
          <w:noProof/>
        </w:rPr>
        <w:t xml:space="preserve"> 2021)</w:t>
      </w:r>
      <w:r w:rsidRPr="001B3760">
        <w:fldChar w:fldCharType="end"/>
      </w:r>
      <w:r w:rsidRPr="001B3760">
        <w:t xml:space="preserve">. In addition, species have gone extinct at higher rates than expected from natural background variability, with current extinction rates estimated to </w:t>
      </w:r>
      <w:r w:rsidRPr="001B3760">
        <w:rPr>
          <w:rFonts w:ascii="SFRM1095" w:hAnsi="SFRM1095" w:cs="SFRM1095"/>
        </w:rPr>
        <w:t xml:space="preserve">exceed those inferred from fossil records by a hundred to a thousand times </w:t>
      </w:r>
      <w:r w:rsidRPr="001B3760">
        <w:rPr>
          <w:rFonts w:ascii="SFRM1095" w:hAnsi="SFRM1095" w:cs="SFRM1095"/>
        </w:rPr>
        <w:fldChar w:fldCharType="begin" w:fldLock="1"/>
      </w:r>
      <w:r w:rsidRPr="001B3760">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Barnosky </w:t>
      </w:r>
      <w:r w:rsidRPr="001B3760">
        <w:rPr>
          <w:rFonts w:ascii="SFRM1095" w:hAnsi="SFRM1095" w:cs="SFRM1095"/>
          <w:i/>
          <w:noProof/>
        </w:rPr>
        <w:t>et al.</w:t>
      </w:r>
      <w:r w:rsidRPr="001B3760">
        <w:rPr>
          <w:rFonts w:ascii="SFRM1095" w:hAnsi="SFRM1095" w:cs="SFRM1095"/>
          <w:noProof/>
        </w:rPr>
        <w:t xml:space="preserve"> 2011; De Vos </w:t>
      </w:r>
      <w:r w:rsidRPr="001B3760">
        <w:rPr>
          <w:rFonts w:ascii="SFRM1095" w:hAnsi="SFRM1095" w:cs="SFRM1095"/>
          <w:i/>
          <w:noProof/>
        </w:rPr>
        <w:t>et al.</w:t>
      </w:r>
      <w:r w:rsidRPr="001B3760">
        <w:rPr>
          <w:rFonts w:ascii="SFRM1095" w:hAnsi="SFRM1095" w:cs="SFRM1095"/>
          <w:noProof/>
        </w:rPr>
        <w:t xml:space="preserve"> 2015)</w:t>
      </w:r>
      <w:r w:rsidRPr="001B3760">
        <w:rPr>
          <w:rFonts w:ascii="SFRM1095" w:hAnsi="SFRM1095" w:cs="SFRM1095"/>
        </w:rPr>
        <w:fldChar w:fldCharType="end"/>
      </w:r>
      <w:r w:rsidRPr="001B3760">
        <w:rPr>
          <w:rFonts w:ascii="SFRM1095" w:hAnsi="SFRM1095" w:cs="SFRM1095"/>
        </w:rPr>
        <w:t xml:space="preserve">. </w:t>
      </w:r>
      <w:r w:rsidRPr="001B3760">
        <w:t>Biodiversity loss and ecosystem change have become such major issues in the 21th century that the prevention of biodiversity erosion and the protection of ecosystems have become priority goals on international agendas (</w:t>
      </w:r>
      <w:r w:rsidRPr="001B3760">
        <w:fldChar w:fldCharType="begin" w:fldLock="1"/>
      </w:r>
      <w:r w:rsidRPr="001B3760">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1B3760">
        <w:fldChar w:fldCharType="separate"/>
      </w:r>
      <w:r w:rsidRPr="001B3760">
        <w:rPr>
          <w:noProof/>
        </w:rPr>
        <w:t xml:space="preserve">Convention on Biological Diversity 2020; Hoban </w:t>
      </w:r>
      <w:r w:rsidRPr="001B3760">
        <w:rPr>
          <w:i/>
          <w:noProof/>
        </w:rPr>
        <w:t>et al.</w:t>
      </w:r>
      <w:r w:rsidRPr="001B3760">
        <w:rPr>
          <w:noProof/>
        </w:rPr>
        <w:t xml:space="preserve"> 2020)</w:t>
      </w:r>
      <w:r w:rsidRPr="001B3760">
        <w:fldChar w:fldCharType="end"/>
      </w:r>
      <w:r w:rsidRPr="001B3760">
        <w:t>. Indeed, it is now well established that biodiversity is tightly linked with ecosystem functioning and ecosystem services delivery</w:t>
      </w:r>
      <w:r w:rsidR="0015747D" w:rsidRPr="001B3760">
        <w:t xml:space="preserve"> (</w:t>
      </w:r>
      <w:r w:rsidR="003A5B89" w:rsidRPr="001B3760">
        <w:rPr>
          <w:rFonts w:ascii="SFRM1095" w:hAnsi="SFRM1095" w:cs="SFRM1095"/>
        </w:rPr>
        <w:t xml:space="preserve">Duraiappah </w:t>
      </w:r>
      <w:r w:rsidR="003A5B89" w:rsidRPr="001B3760">
        <w:rPr>
          <w:rFonts w:ascii="SFRM1095" w:hAnsi="SFRM1095" w:cs="SFRM1095"/>
          <w:i/>
          <w:iCs/>
        </w:rPr>
        <w:t>et al.</w:t>
      </w:r>
      <w:r w:rsidR="003A5B89" w:rsidRPr="001B3760">
        <w:rPr>
          <w:rFonts w:ascii="SFRM1095" w:hAnsi="SFRM1095" w:cs="SFRM1095"/>
        </w:rPr>
        <w:t xml:space="preserve"> 2005,</w:t>
      </w:r>
      <w:r w:rsidR="00125B5E" w:rsidRPr="001B3760">
        <w:t xml:space="preserve"> </w:t>
      </w:r>
      <w:r w:rsidR="00EE380E" w:rsidRPr="001B3760">
        <w:fldChar w:fldCharType="begin" w:fldLock="1"/>
      </w:r>
      <w:r w:rsidR="00DC0205" w:rsidRPr="001B3760">
        <w:instrText>ADDIN CSL_CITATION {"citationItems":[{"id":"ITEM-1","itemData":{"DOI":"10.1016/j.tree.2015.08.009","ISSN":"01695347","abstract":"Accelerating rates of environmental change and the continued loss of global biodiversity threaten functions and services delivered by ecosystems. Much ecosystem monitoring and management is focused on the provision of ecosystem functions and services under current environmental conditions, yet this could lead to inappropriate management guidance and undervaluation of the importance of biodiversity. The maintenance of ecosystem functions and services under substantial predicted future environmental change (i.e., their 'resilience') is crucial. Here we identify a range of mechanisms underpinning the resilience of ecosystem functions across three ecological scales. Although potentially less important in the short term, biodiversity, encompassing variation from within species to across landscapes, may be crucial for the longer-term resilience of ecosystem functions and the services that they underpin.","author":[{"dropping-particle":"","family":"Oliver","given":"Tom H.","non-dropping-particle":"","parse-names":false,"suffix":""},{"dropping-particle":"","family":"Heard","given":"Matthew S.","non-dropping-particle":"","parse-names":false,"suffix":""},{"dropping-particle":"","family":"Isaac","given":"Nick J.B.","non-dropping-particle":"","parse-names":false,"suffix":""},{"dropping-particle":"","family":"Roy","given":"David B.","non-dropping-particle":"","parse-names":false,"suffix":""},{"dropping-particle":"","family":"Procter","given":"Deborah","non-dropping-particle":"","parse-names":false,"suffix":""},{"dropping-particle":"","family":"Eigenbrod","given":"Felix","non-dropping-particle":"","parse-names":false,"suffix":""},{"dropping-particle":"","family":"Freckleton","given":"Rob","non-dropping-particle":"","parse-names":false,"suffix":""},{"dropping-particle":"","family":"Hector","given":"Andy","non-dropping-particle":"","parse-names":false,"suffix":""},{"dropping-particle":"","family":"Orme","given":"C. David L.","non-dropping-particle":"","parse-names":false,"suffix":""},{"dropping-particle":"","family":"Petchey","given":"Owen L.","non-dropping-particle":"","parse-names":false,"suffix":""},{"dropping-particle":"","family":"Proença","given":"Vânia","non-dropping-particle":"","parse-names":false,"suffix":""},{"dropping-particle":"","family":"Raffaelli","given":"David","non-dropping-particle":"","parse-names":false,"suffix":""},{"dropping-particle":"","family":"Suttle","given":"K. Blake","non-dropping-particle":"","parse-names":false,"suffix":""},{"dropping-particle":"","family":"Mace","given":"Georgina M.","non-dropping-particle":"","parse-names":false,"suffix":""},{"dropping-particle":"","family":"Martín-López","given":"Berta","non-dropping-particle":"","parse-names":false,"suffix":""},{"dropping-particle":"","family":"Woodcock","given":"Ben A.","non-dropping-particle":"","parse-names":false,"suffix":""},{"dropping-particle":"","family":"Bullock","given":"James M.","non-dropping-particle":"","parse-names":false,"suffix":""}],"container-title":"Trends in Ecology and Evolution","id":"ITEM-1","issued":{"date-parts":[["2015"]]},"title":"Biodiversity and Resilience of Ecosystem Functions","type":"article"},"uris":["http://www.mendeley.com/documents/?uuid=e3c34964-048d-4d0a-8ae4-5cd9e3ebd483"]}],"mendeley":{"formattedCitation":"(Oliver &lt;i&gt;et al.&lt;/i&gt; 2015)","manualFormatting":"Oliver et al. 2015,","plainTextFormattedCitation":"(Oliver et al. 2015)","previouslyFormattedCitation":"(Oliver &lt;i&gt;et al.&lt;/i&gt; 2015)"},"properties":{"noteIndex":0},"schema":"https://github.com/citation-style-language/schema/raw/master/csl-citation.json"}</w:instrText>
      </w:r>
      <w:r w:rsidR="00EE380E" w:rsidRPr="001B3760">
        <w:fldChar w:fldCharType="separate"/>
      </w:r>
      <w:r w:rsidR="00EE380E" w:rsidRPr="001B3760">
        <w:rPr>
          <w:noProof/>
        </w:rPr>
        <w:t xml:space="preserve">Oliver </w:t>
      </w:r>
      <w:r w:rsidR="00EE380E" w:rsidRPr="001B3760">
        <w:rPr>
          <w:i/>
          <w:noProof/>
        </w:rPr>
        <w:t>et al.</w:t>
      </w:r>
      <w:r w:rsidR="00EE380E" w:rsidRPr="001B3760">
        <w:rPr>
          <w:noProof/>
        </w:rPr>
        <w:t xml:space="preserve"> 2015,</w:t>
      </w:r>
      <w:r w:rsidR="00EE380E" w:rsidRPr="001B3760">
        <w:fldChar w:fldCharType="end"/>
      </w:r>
      <w:r w:rsidR="00EE380E" w:rsidRPr="001B3760">
        <w:t xml:space="preserve"> </w:t>
      </w:r>
      <w:r w:rsidR="00125B5E" w:rsidRPr="001B3760">
        <w:fldChar w:fldCharType="begin" w:fldLock="1"/>
      </w:r>
      <w:r w:rsidR="00EE380E" w:rsidRPr="001B3760">
        <w:instrText>ADDIN CSL_CITATION {"citationItems":[{"id":"ITEM-1","itemData":{"DOI":"10.1890/04-0922","ISBN":"0012-9615","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 U.","non-dropping-particle":"","parse-names":false,"suffix":""},{"dropping-particle":"","family":"Chapin","given":"F. S.","non-dropping-particle":"","parse-names":false,"suffix":""},{"dropping-particle":"","family":"Ewel","given":"J.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non-dropping-particle":"","parse-names":false,"suffix":""},{"dropping-particle":"","family":"Schmid","given":"B.","non-dropping-particle":"","parse-names":false,"suffix":""},{"dropping-particle":"","family":"Setälä","given":"H.","non-dropping-particle":"","parse-names":false,"suffix":""},{"dropping-particle":"","family":"Symstad","given":"A. J.","non-dropping-particle":"","parse-names":false,"suffix":""},{"dropping-particle":"","family":"Vandermeer","given":"J.","non-dropping-particle":"","parse-names":false,"suffix":""},{"dropping-particle":"","family":"Wardle","given":"D. A.","non-dropping-particle":"","parse-names":false,"suffix":""}],"container-title":"Ecological Monographs","id":"ITEM-1","issued":{"date-parts":[["2005"]]},"title":"Effects of biodiversity on ecosystem functioning: A consensus of current knowledge","type":"article-journal"},"uris":["http://www.mendeley.com/documents/?uuid=95765d72-1d7e-457a-9c86-c6195fce0de5"]}],"mendeley":{"formattedCitation":"(Hooper &lt;i&gt;et al.&lt;/i&gt; 2005)","manualFormatting":"Hooper et al. 2005)","plainTextFormattedCitation":"(Hooper et al. 2005)","previouslyFormattedCitation":"(Hooper &lt;i&gt;et al.&lt;/i&gt; 2005)"},"properties":{"noteIndex":0},"schema":"https://github.com/citation-style-language/schema/raw/master/csl-citation.json"}</w:instrText>
      </w:r>
      <w:r w:rsidR="00125B5E" w:rsidRPr="001B3760">
        <w:fldChar w:fldCharType="separate"/>
      </w:r>
      <w:r w:rsidR="00085CCA" w:rsidRPr="001B3760">
        <w:rPr>
          <w:noProof/>
        </w:rPr>
        <w:t xml:space="preserve">Hooper </w:t>
      </w:r>
      <w:r w:rsidR="00085CCA" w:rsidRPr="001B3760">
        <w:rPr>
          <w:i/>
          <w:noProof/>
        </w:rPr>
        <w:t>et al.</w:t>
      </w:r>
      <w:r w:rsidR="00085CCA" w:rsidRPr="001B3760">
        <w:rPr>
          <w:noProof/>
        </w:rPr>
        <w:t xml:space="preserve"> 2005)</w:t>
      </w:r>
      <w:r w:rsidR="00125B5E" w:rsidRPr="001B3760">
        <w:fldChar w:fldCharType="end"/>
      </w:r>
      <w:r w:rsidRPr="001B3760">
        <w:t xml:space="preserve">, and thus ultimately, with human well-being. However, the difficulty in achieving global conservation goals – such as the failure to reach the Aichi targets </w:t>
      </w:r>
      <w:r w:rsidR="00CC04A7" w:rsidRPr="001B3760">
        <w:fldChar w:fldCharType="begin" w:fldLock="1"/>
      </w:r>
      <w:r w:rsidR="00125B5E" w:rsidRPr="001B3760">
        <w:instrText>ADDIN CSL_CITATION {"citationItems":[{"id":"ITEM-1","itemData":{"DOI":"10.1016/j.ecolind.2020.106497","ISSN":"1470160X","abstract":"Progress towards the Aichi Targets adopted through the Convention on Biological Diversity has been measured globally via indicators linked to elements of targets (the 20 targets consist of 54 elements), and nationally based on reporting by parties to the convention in the 5th (2010–2014) and 6th (2014–2018) National Reports. Here we used selected indicators that are readily available for each country to score national level progress (‘moving towards the target’, ‘little or no progress’, or ‘moving away from target’) for 11 elements of eight Aichi Targets (1, 4, 5, 7, 11, 12, 19, 20). Across the selected indicators, elements, and countries for which data were available, in 24.2% of cases countries were moving towards the elements, for 22.3% they were moving away, and for 53.5% there was little or no progress. This overall level of progress is similar to progress to targets as reported in the 5th and 6th National Reports. National progress to three of the 11 elements was positively correlated with progress to targets reported in the 5th National Reports, while progress to none of the elements was correlated with progress reported in the 6th National Reports. Progress to many of the elements considered was positively correlated with better governance, and to a lesser extent GDP per capita, population density and urbanisation. We suggest that post-2020 biodiversity targets should be designed taking greater account of their measurability, and will require improved biodiversity monitoring, both of which would facilitate more effective assessment of progress and enable more insightful policy responses.","author":[{"dropping-particle":"","family":"Buchanan","given":"Graeme M.","non-dropping-particle":"","parse-names":false,"suffix":""},{"dropping-particle":"","family":"Butchart","given":"Stuart H.M.","non-dropping-particle":"","parse-names":false,"suffix":""},{"dropping-particle":"","family":"Chandler","given":"Georgina","non-dropping-particle":"","parse-names":false,"suffix":""},{"dropping-particle":"","family":"Gregory","given":"Richard D.","non-dropping-particle":"","parse-names":false,"suffix":""}],"container-title":"Ecological Indicators","id":"ITEM-1","issue":"May","issued":{"date-parts":[["2020"]]},"page":"106497","publisher":"Elsevier","title":"Assessment of national-level progress towards elements of the Aichi Biodiversity Targets","type":"article-journal","volume":"116"},"uris":["http://www.mendeley.com/documents/?uuid=484fc922-28df-467e-a794-adc361273b3f"]}],"mendeley":{"formattedCitation":"(Buchanan &lt;i&gt;et al.&lt;/i&gt; 2020)","plainTextFormattedCitation":"(Buchanan et al. 2020)","previouslyFormattedCitation":"(Buchanan &lt;i&gt;et al.&lt;/i&gt; 2020)"},"properties":{"noteIndex":0},"schema":"https://github.com/citation-style-language/schema/raw/master/csl-citation.json"}</w:instrText>
      </w:r>
      <w:r w:rsidR="00CC04A7" w:rsidRPr="001B3760">
        <w:fldChar w:fldCharType="separate"/>
      </w:r>
      <w:r w:rsidR="00CC04A7" w:rsidRPr="001B3760">
        <w:rPr>
          <w:noProof/>
        </w:rPr>
        <w:t xml:space="preserve">(Buchanan </w:t>
      </w:r>
      <w:r w:rsidR="00CC04A7" w:rsidRPr="001B3760">
        <w:rPr>
          <w:i/>
          <w:noProof/>
        </w:rPr>
        <w:t>et al.</w:t>
      </w:r>
      <w:r w:rsidR="00CC04A7" w:rsidRPr="001B3760">
        <w:rPr>
          <w:noProof/>
        </w:rPr>
        <w:t xml:space="preserve"> 2020)</w:t>
      </w:r>
      <w:r w:rsidR="00CC04A7" w:rsidRPr="001B3760">
        <w:fldChar w:fldCharType="end"/>
      </w:r>
      <w:r w:rsidRPr="001B3760">
        <w:t xml:space="preserve"> –  highlights the need strengthen global conservation efforts i</w:t>
      </w:r>
      <w:r w:rsidR="00B71DA7" w:rsidRPr="001B3760">
        <w:t>f</w:t>
      </w:r>
      <w:r w:rsidRPr="001B3760">
        <w:t xml:space="preserve"> we are to protect biodiversity and related ecosystem services from global threats </w:t>
      </w:r>
      <w:r w:rsidRPr="001B3760">
        <w:fldChar w:fldCharType="begin" w:fldLock="1"/>
      </w:r>
      <w:r w:rsidRPr="001B3760">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1B3760">
        <w:fldChar w:fldCharType="separate"/>
      </w:r>
      <w:r w:rsidRPr="001B3760">
        <w:rPr>
          <w:noProof/>
        </w:rPr>
        <w:t xml:space="preserve">(Butchart </w:t>
      </w:r>
      <w:r w:rsidRPr="001B3760">
        <w:rPr>
          <w:i/>
          <w:noProof/>
        </w:rPr>
        <w:t>et al.</w:t>
      </w:r>
      <w:r w:rsidRPr="001B3760">
        <w:rPr>
          <w:noProof/>
        </w:rPr>
        <w:t xml:space="preserve"> 2016)</w:t>
      </w:r>
      <w:r w:rsidRPr="001B3760">
        <w:fldChar w:fldCharType="end"/>
      </w:r>
      <w:r w:rsidRPr="001B3760">
        <w:t xml:space="preserve">. </w:t>
      </w:r>
    </w:p>
    <w:p w14:paraId="2DA7EF67" w14:textId="77777777" w:rsidR="00F125CB" w:rsidRPr="001B3760" w:rsidRDefault="00F125CB" w:rsidP="0084128A">
      <w:pPr>
        <w:pStyle w:val="ListParagraph"/>
        <w:numPr>
          <w:ilvl w:val="0"/>
          <w:numId w:val="1"/>
        </w:numPr>
        <w:spacing w:line="276" w:lineRule="auto"/>
        <w:jc w:val="both"/>
        <w:rPr>
          <w:i/>
          <w:iCs/>
        </w:rPr>
      </w:pPr>
      <w:r w:rsidRPr="001B3760">
        <w:rPr>
          <w:i/>
          <w:iCs/>
        </w:rPr>
        <w:t>Land-use change and climate change, two major drivers of global biodiversity loss in the Anthropocene</w:t>
      </w:r>
    </w:p>
    <w:p w14:paraId="1E981EA8" w14:textId="233C1CCC" w:rsidR="00F125CB" w:rsidRPr="001B3760" w:rsidRDefault="00F125CB" w:rsidP="0084128A">
      <w:pPr>
        <w:spacing w:line="276" w:lineRule="auto"/>
        <w:jc w:val="both"/>
      </w:pPr>
      <w:r w:rsidRPr="001B3760">
        <w:t xml:space="preserve">The biggest anthropogenic threats to biodiversity have been well characterised </w:t>
      </w:r>
      <w:r w:rsidRPr="001B3760">
        <w:fldChar w:fldCharType="begin" w:fldLock="1"/>
      </w:r>
      <w:r w:rsidRPr="001B3760">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1B3760">
        <w:fldChar w:fldCharType="separate"/>
      </w:r>
      <w:r w:rsidRPr="001B3760">
        <w:rPr>
          <w:noProof/>
        </w:rPr>
        <w:t xml:space="preserve">(Maxwell </w:t>
      </w:r>
      <w:r w:rsidRPr="001B3760">
        <w:rPr>
          <w:i/>
          <w:noProof/>
        </w:rPr>
        <w:t>et al.</w:t>
      </w:r>
      <w:r w:rsidRPr="001B3760">
        <w:rPr>
          <w:noProof/>
        </w:rPr>
        <w:t xml:space="preserve"> 2016)</w:t>
      </w:r>
      <w:r w:rsidRPr="001B3760">
        <w:fldChar w:fldCharType="end"/>
      </w:r>
      <w:r w:rsidRPr="001B3760">
        <w:t xml:space="preserve">. Currently, land-use change is the primary driver of global biodiversity loss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 Chaudhary </w:t>
      </w:r>
      <w:r w:rsidRPr="001B3760">
        <w:rPr>
          <w:i/>
          <w:noProof/>
        </w:rPr>
        <w:t>et al.</w:t>
      </w:r>
      <w:r w:rsidRPr="001B3760">
        <w:rPr>
          <w:noProof/>
        </w:rPr>
        <w:t xml:space="preserve"> 2018; Jetz &amp; Pyron 2018; Powers &amp; Jetz 2019)</w:t>
      </w:r>
      <w:r w:rsidRPr="001B3760">
        <w:fldChar w:fldCharType="end"/>
      </w:r>
      <w:r w:rsidRPr="001B3760">
        <w:t xml:space="preserve">. However, the negative effects of climate change on biodiversity could equate those of land-use change in their magnitude by 2070 </w:t>
      </w:r>
      <w:r w:rsidRPr="001B3760">
        <w:fldChar w:fldCharType="begin" w:fldLock="1"/>
      </w:r>
      <w:r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1B3760">
        <w:fldChar w:fldCharType="separate"/>
      </w:r>
      <w:r w:rsidRPr="001B3760">
        <w:rPr>
          <w:noProof/>
        </w:rPr>
        <w:t>(Newbold 2018)</w:t>
      </w:r>
      <w:r w:rsidRPr="001B3760">
        <w:fldChar w:fldCharType="end"/>
      </w:r>
      <w:r w:rsidRPr="001B3760">
        <w:t>, emphasizing that together, these two threats urge towards immediate</w:t>
      </w:r>
      <w:r w:rsidR="004A3943" w:rsidRPr="001B3760">
        <w:t xml:space="preserve"> mitigation</w:t>
      </w:r>
      <w:r w:rsidRPr="001B3760">
        <w:t xml:space="preserve"> and </w:t>
      </w:r>
      <w:r w:rsidR="004A3943" w:rsidRPr="001B3760">
        <w:t xml:space="preserve">conservation </w:t>
      </w:r>
      <w:r w:rsidRPr="001B3760">
        <w:t>action.</w:t>
      </w:r>
    </w:p>
    <w:p w14:paraId="4CDCDD82" w14:textId="77777777" w:rsidR="00F125CB" w:rsidRPr="001B3760" w:rsidRDefault="00F125CB" w:rsidP="0084128A">
      <w:pPr>
        <w:spacing w:line="276" w:lineRule="auto"/>
        <w:jc w:val="both"/>
        <w:rPr>
          <w:i/>
          <w:iCs/>
        </w:rPr>
      </w:pPr>
      <w:r w:rsidRPr="001B3760">
        <w:rPr>
          <w:i/>
          <w:iCs/>
        </w:rPr>
        <w:lastRenderedPageBreak/>
        <w:t>Land-use change</w:t>
      </w:r>
    </w:p>
    <w:p w14:paraId="502AB332" w14:textId="00290242" w:rsidR="00F125CB" w:rsidRPr="001B3760" w:rsidRDefault="00F125CB" w:rsidP="0084128A">
      <w:pPr>
        <w:spacing w:line="276" w:lineRule="auto"/>
        <w:jc w:val="both"/>
      </w:pPr>
      <w:r w:rsidRPr="001B3760">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1B3760">
        <w:fldChar w:fldCharType="begin" w:fldLock="1"/>
      </w:r>
      <w:r w:rsidRPr="001B3760">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1B3760">
        <w:fldChar w:fldCharType="separate"/>
      </w:r>
      <w:r w:rsidRPr="001B3760">
        <w:rPr>
          <w:noProof/>
        </w:rPr>
        <w:t xml:space="preserve">Lambin </w:t>
      </w:r>
      <w:r w:rsidRPr="001B3760">
        <w:rPr>
          <w:i/>
          <w:noProof/>
        </w:rPr>
        <w:t>et al.</w:t>
      </w:r>
      <w:r w:rsidRPr="001B3760">
        <w:rPr>
          <w:noProof/>
        </w:rPr>
        <w:t xml:space="preserve"> 2001)</w:t>
      </w:r>
      <w:r w:rsidRPr="001B3760">
        <w:fldChar w:fldCharType="end"/>
      </w:r>
      <w:r w:rsidRPr="001B3760">
        <w:t xml:space="preserve">. Land-use change includes transitions from natural to anthropized landscapes, as exemplified by agricultural-driven deforestation in tropical areas </w:t>
      </w:r>
      <w:r w:rsidRPr="001B3760">
        <w:fldChar w:fldCharType="begin" w:fldLock="1"/>
      </w:r>
      <w:r w:rsidRPr="001B3760">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1B3760">
        <w:fldChar w:fldCharType="separate"/>
      </w:r>
      <w:r w:rsidRPr="001B3760">
        <w:rPr>
          <w:noProof/>
        </w:rPr>
        <w:t xml:space="preserve">(Jayathilake </w:t>
      </w:r>
      <w:r w:rsidRPr="001B3760">
        <w:rPr>
          <w:i/>
          <w:noProof/>
        </w:rPr>
        <w:t>et al.</w:t>
      </w:r>
      <w:r w:rsidRPr="001B3760">
        <w:rPr>
          <w:noProof/>
        </w:rPr>
        <w:t xml:space="preserve"> 2021)</w:t>
      </w:r>
      <w:r w:rsidRPr="001B3760">
        <w:fldChar w:fldCharType="end"/>
      </w:r>
      <w:r w:rsidRPr="001B3760">
        <w:t xml:space="preserve">; land-use change also describes transitions between different forms of human-dominated land uses, with, for instance, the expansion of urban areas over agricultural lands </w:t>
      </w:r>
      <w:r w:rsidRPr="001B3760">
        <w:fldChar w:fldCharType="begin" w:fldLock="1"/>
      </w:r>
      <w:r w:rsidRPr="001B3760">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1B3760">
        <w:fldChar w:fldCharType="separate"/>
      </w:r>
      <w:r w:rsidRPr="001B3760">
        <w:rPr>
          <w:noProof/>
        </w:rPr>
        <w:t>(Ustaoglu &amp; Williams 2017)</w:t>
      </w:r>
      <w:r w:rsidRPr="001B3760">
        <w:fldChar w:fldCharType="end"/>
      </w:r>
      <w:r w:rsidRPr="001B3760">
        <w:t xml:space="preserve">. Although humans have been modifying terrestrial ecosystems for millennia – between 75% and 95% of the total land surface could have been altered by human activities </w:t>
      </w:r>
      <w:r w:rsidRPr="001B3760">
        <w:fldChar w:fldCharType="begin" w:fldLock="1"/>
      </w:r>
      <w:r w:rsidR="00937921" w:rsidRPr="001B3760">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id":"ITEM-2","itemData":{"DOI":"10.1073/pnas.2023483118","ISSN":"10916490","PMID":"33875599","abstract":"Archaeological and paleoecological evidence shows that by 10,000 BCE, all human societies employed varying degrees of ecologically transformative land use practices, including burning, hunting, species propagation, domestication, cultivation, and others that have left long-term legacies across the terrestrial biosphere. Yet, a lingering paradigm among natural scientists, conservationists, and policymakers is that human transformation of terrestrial nature is mostly recent and inherently destructive. Here, we use the most up-to-date, spatially explicit global reconstruction of historical human populations and land use to show that this paradigm is likely wrong. Even 12,000 y ago, nearly three quarters of Earth’s land was inhabited and therefore shaped by human societies, including more than 95% of temperate and 90% of tropical woodlands. Lands now characterized as “natural,” “intact,” and “wild” generally exhibit long histories of use, as do protected areas and Indigenous lands, and current global patterns of vertebrate species richness and key biodiversity areas are more strongly associated with past patterns of land use than with present ones in regional landscapes now characterized as natural. The current biodiversity crisis can seldom be explained by the loss of uninhabited wildlands, resulting instead from the appropriation, colonization, and intensifying use of the biodiverse cultural landscapes long shaped and sustained by prior societies. Recognizing this deep cultural connection with biodiversity will therefore be essential to resolve the crisis.","author":[{"dropping-particle":"","family":"Ellis","given":"Erle C.","non-dropping-particle":"","parse-names":false,"suffix":""},{"dropping-particle":"","family":"Gauthier","given":"Nicolas","non-dropping-particle":"","parse-names":false,"suffix":""},{"dropping-particle":"","family":"Goldewijk","given":"Kees Klein","non-dropping-particle":"","parse-names":false,"suffix":""},{"dropping-particle":"","family":"Bird","given":"Rebecca Bliege","non-dropping-particle":"","parse-names":false,"suffix":""},{"dropping-particle":"","family":"Boivin","given":"Nicole","non-dropping-particle":"","parse-names":false,"suffix":""},{"dropping-particle":"","family":"Díaz","given":"Sandra","non-dropping-particle":"","parse-names":false,"suffix":""},{"dropping-particle":"","family":"Fuller","given":"Dorian Q.","non-dropping-particle":"","parse-names":false,"suffix":""},{"dropping-particle":"","family":"Gill","given":"Jacquelyn L.","non-dropping-particle":"","parse-names":false,"suffix":""},{"dropping-particle":"","family":"Kaplan","given":"Jed O.","non-dropping-particle":"","parse-names":false,"suffix":""},{"dropping-particle":"","family":"Kingston","given":"Naomi","non-dropping-particle":"","parse-names":false,"suffix":""},{"dropping-particle":"","family":"Locke","given":"Harvey","non-dropping-particle":"","parse-names":false,"suffix":""},{"dropping-particle":"","family":"McMichael","given":"Crystal N.H.","non-dropping-particle":"","parse-names":false,"suffix":""},{"dropping-particle":"","family":"Ranco","given":"Darren","non-dropping-particle":"","parse-names":false,"suffix":""},{"dropping-particle":"","family":"Rick","given":"Torben C.","non-dropping-particle":"","parse-names":false,"suffix":""},{"dropping-particle":"","family":"Rebecca Shaw","given":"M.","non-dropping-particle":"","parse-names":false,"suffix":""},{"dropping-particle":"","family":"Stephens","given":"Lucas","non-dropping-particle":"","parse-names":false,"suffix":""},{"dropping-particle":"","family":"Svenning","given":"Jens Christian","non-dropping-particle":"","parse-names":false,"suffix":""},{"dropping-particle":"","family":"Watson","given":"James E.M.","non-dropping-particle":"","parse-names":false,"suffix":""}],"container-title":"Proceedings of the National Academy of Sciences of the United States of America","id":"ITEM-2","issue":"17","issued":{"date-parts":[["2021"]]},"page":"1-8","title":"People have shaped most of terrestrial nature for at least 12,000 years","type":"article-journal","volume":"118"},"uris":["http://www.mendeley.com/documents/?uuid=70b0c29c-882f-4ad8-b837-e44d47db90ca"]}],"mendeley":{"formattedCitation":"(Ellis &lt;i&gt;et al.&lt;/i&gt; 2013, 2021)","plainTextFormattedCitation":"(Ellis et al. 2013, 2021)","previouslyFormattedCitation":"(Ellis &lt;i&gt;et al.&lt;/i&gt; 2013, 2021)"},"properties":{"noteIndex":0},"schema":"https://github.com/citation-style-language/schema/raw/master/csl-citation.json"}</w:instrText>
      </w:r>
      <w:r w:rsidRPr="001B3760">
        <w:fldChar w:fldCharType="separate"/>
      </w:r>
      <w:r w:rsidR="00DC0205" w:rsidRPr="001B3760">
        <w:rPr>
          <w:noProof/>
        </w:rPr>
        <w:t xml:space="preserve">(Ellis </w:t>
      </w:r>
      <w:r w:rsidR="00DC0205" w:rsidRPr="001B3760">
        <w:rPr>
          <w:i/>
          <w:noProof/>
        </w:rPr>
        <w:t>et al.</w:t>
      </w:r>
      <w:r w:rsidR="00DC0205" w:rsidRPr="001B3760">
        <w:rPr>
          <w:noProof/>
        </w:rPr>
        <w:t xml:space="preserve"> 2013, 2021)</w:t>
      </w:r>
      <w:r w:rsidRPr="001B3760">
        <w:fldChar w:fldCharType="end"/>
      </w:r>
      <w:r w:rsidR="00DC0205" w:rsidRPr="001B3760">
        <w:t xml:space="preserve"> </w:t>
      </w:r>
      <w:r w:rsidRPr="001B3760">
        <w:t xml:space="preserve">–, only during the past three centuries has the terrestrial surface made the transition from mostly wild to mostly human-dominated </w:t>
      </w:r>
      <w:r w:rsidRPr="001B3760">
        <w:fldChar w:fldCharType="begin" w:fldLock="1"/>
      </w:r>
      <w:r w:rsidRPr="001B3760">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1B3760">
        <w:fldChar w:fldCharType="separate"/>
      </w:r>
      <w:r w:rsidRPr="001B3760">
        <w:rPr>
          <w:noProof/>
        </w:rPr>
        <w:t xml:space="preserve">(Ellis </w:t>
      </w:r>
      <w:r w:rsidRPr="001B3760">
        <w:rPr>
          <w:i/>
          <w:noProof/>
        </w:rPr>
        <w:t>et al.</w:t>
      </w:r>
      <w:r w:rsidRPr="001B3760">
        <w:rPr>
          <w:noProof/>
        </w:rPr>
        <w:t xml:space="preserve"> 2010)</w:t>
      </w:r>
      <w:r w:rsidRPr="001B3760">
        <w:fldChar w:fldCharType="end"/>
      </w:r>
      <w:r w:rsidRPr="001B3760">
        <w:t>. The most important driver behind this transition has been agricultural expansion, with major increases in cropland and grazing areas from the mid-18</w:t>
      </w:r>
      <w:r w:rsidRPr="001B3760">
        <w:rPr>
          <w:vertAlign w:val="superscript"/>
        </w:rPr>
        <w:t>th</w:t>
      </w:r>
      <w:r w:rsidRPr="001B3760">
        <w:t xml:space="preserve"> century (Figure 1). In the recent decades, the expansion of grazing areas and animal feed crops, fuelled by the rising demand in animal products, has been identified as the most important driver of land-use change </w:t>
      </w:r>
      <w:r w:rsidRPr="001B3760">
        <w:fldChar w:fldCharType="begin" w:fldLock="1"/>
      </w:r>
      <w:r w:rsidRPr="001B3760">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1B3760">
        <w:fldChar w:fldCharType="separate"/>
      </w:r>
      <w:r w:rsidRPr="001B3760">
        <w:rPr>
          <w:noProof/>
        </w:rPr>
        <w:t xml:space="preserve">(Alexander </w:t>
      </w:r>
      <w:r w:rsidRPr="001B3760">
        <w:rPr>
          <w:i/>
          <w:noProof/>
        </w:rPr>
        <w:t>et al.</w:t>
      </w:r>
      <w:r w:rsidRPr="001B3760">
        <w:rPr>
          <w:noProof/>
        </w:rPr>
        <w:t xml:space="preserve"> 2015)</w:t>
      </w:r>
      <w:r w:rsidRPr="001B3760">
        <w:fldChar w:fldCharType="end"/>
      </w:r>
      <w:r w:rsidRPr="001B3760">
        <w:t xml:space="preserve">. </w:t>
      </w:r>
    </w:p>
    <w:p w14:paraId="11295F62" w14:textId="77777777" w:rsidR="00F125CB" w:rsidRPr="001B3760" w:rsidRDefault="00F125CB" w:rsidP="0084128A">
      <w:pPr>
        <w:spacing w:line="276" w:lineRule="auto"/>
        <w:jc w:val="center"/>
      </w:pPr>
      <w:r w:rsidRPr="001B3760">
        <w:rPr>
          <w:noProof/>
        </w:rPr>
        <w:drawing>
          <wp:inline distT="0" distB="0" distL="0" distR="0" wp14:anchorId="6CFC9DB0" wp14:editId="323A5044">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8"/>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6892F31C" w14:textId="789509BC" w:rsidR="00F125CB" w:rsidRPr="001B3760" w:rsidRDefault="00F125CB" w:rsidP="0084128A">
      <w:pPr>
        <w:spacing w:line="276" w:lineRule="auto"/>
        <w:jc w:val="both"/>
        <w:rPr>
          <w:sz w:val="20"/>
          <w:szCs w:val="20"/>
        </w:rPr>
      </w:pPr>
      <w:r w:rsidRPr="001B3760">
        <w:rPr>
          <w:b/>
          <w:bCs/>
          <w:sz w:val="20"/>
          <w:szCs w:val="20"/>
        </w:rPr>
        <w:t xml:space="preserve">Figure 1: Land surface (and land-surface proportion) used for agricultural purposes between 2000 BCE and 2016. </w:t>
      </w:r>
      <w:r w:rsidRPr="001B3760">
        <w:rPr>
          <w:sz w:val="20"/>
          <w:szCs w:val="20"/>
        </w:rPr>
        <w:t>Data from the HYDE database (</w:t>
      </w:r>
      <w:r w:rsidRPr="001B3760">
        <w:rPr>
          <w:sz w:val="20"/>
          <w:szCs w:val="20"/>
        </w:rPr>
        <w:fldChar w:fldCharType="begin" w:fldLock="1"/>
      </w:r>
      <w:r w:rsidRPr="001B3760">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rPr>
          <w:sz w:val="20"/>
          <w:szCs w:val="20"/>
        </w:rPr>
        <w:fldChar w:fldCharType="separate"/>
      </w:r>
      <w:r w:rsidRPr="001B3760">
        <w:rPr>
          <w:noProof/>
          <w:sz w:val="20"/>
          <w:szCs w:val="20"/>
        </w:rPr>
        <w:t xml:space="preserve">Goldewijk </w:t>
      </w:r>
      <w:r w:rsidRPr="001B3760">
        <w:rPr>
          <w:i/>
          <w:noProof/>
          <w:sz w:val="20"/>
          <w:szCs w:val="20"/>
        </w:rPr>
        <w:t>et al.</w:t>
      </w:r>
      <w:r w:rsidRPr="001B3760">
        <w:rPr>
          <w:noProof/>
          <w:sz w:val="20"/>
          <w:szCs w:val="20"/>
        </w:rPr>
        <w:t xml:space="preserve"> 2017)</w:t>
      </w:r>
      <w:r w:rsidRPr="001B3760">
        <w:rPr>
          <w:sz w:val="20"/>
          <w:szCs w:val="20"/>
        </w:rPr>
        <w:fldChar w:fldCharType="end"/>
      </w:r>
      <w:r w:rsidRPr="001B3760">
        <w:rPr>
          <w:sz w:val="20"/>
          <w:szCs w:val="20"/>
        </w:rPr>
        <w:t xml:space="preserve">, downloaded from </w:t>
      </w:r>
      <w:hyperlink r:id="rId9" w:history="1">
        <w:r w:rsidRPr="001B3760">
          <w:rPr>
            <w:rStyle w:val="Hyperlink"/>
            <w:sz w:val="20"/>
            <w:szCs w:val="20"/>
          </w:rPr>
          <w:t>https://ourworldindata.org/land-use</w:t>
        </w:r>
      </w:hyperlink>
      <w:r w:rsidRPr="001B3760">
        <w:rPr>
          <w:sz w:val="20"/>
          <w:szCs w:val="20"/>
        </w:rPr>
        <w:t xml:space="preserve"> (24/01/2022).</w:t>
      </w:r>
    </w:p>
    <w:p w14:paraId="08A37014" w14:textId="77777777" w:rsidR="001A1AD5" w:rsidRPr="001B3760" w:rsidRDefault="001A1AD5" w:rsidP="0084128A">
      <w:pPr>
        <w:spacing w:line="276" w:lineRule="auto"/>
        <w:jc w:val="both"/>
        <w:rPr>
          <w:sz w:val="20"/>
          <w:szCs w:val="20"/>
        </w:rPr>
      </w:pPr>
    </w:p>
    <w:p w14:paraId="68856FC8" w14:textId="0057F2CE" w:rsidR="00F125CB" w:rsidRPr="001B3760" w:rsidRDefault="00F125CB" w:rsidP="0084128A">
      <w:pPr>
        <w:spacing w:line="276" w:lineRule="auto"/>
        <w:jc w:val="both"/>
      </w:pPr>
      <w:r w:rsidRPr="001B3760">
        <w:t xml:space="preserve">The effects of land-use change on biodiversity have been characterised at local, regional and global scales – although global-scale studies represent a small proportion of the published research </w:t>
      </w:r>
      <w:r w:rsidRPr="001B3760">
        <w:fldChar w:fldCharType="begin" w:fldLock="1"/>
      </w:r>
      <w:r w:rsidRPr="001B3760">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1B3760">
        <w:fldChar w:fldCharType="separate"/>
      </w:r>
      <w:r w:rsidRPr="001B3760">
        <w:rPr>
          <w:noProof/>
        </w:rPr>
        <w:t xml:space="preserve">(Davison </w:t>
      </w:r>
      <w:r w:rsidRPr="001B3760">
        <w:rPr>
          <w:i/>
          <w:noProof/>
        </w:rPr>
        <w:t>et al.</w:t>
      </w:r>
      <w:r w:rsidRPr="001B3760">
        <w:rPr>
          <w:noProof/>
        </w:rPr>
        <w:t xml:space="preserve"> 2021)</w:t>
      </w:r>
      <w:r w:rsidRPr="001B3760">
        <w:fldChar w:fldCharType="end"/>
      </w:r>
      <w:r w:rsidRPr="001B3760">
        <w:t xml:space="preserve">. Overall, </w:t>
      </w:r>
      <w:r w:rsidR="00A2148E" w:rsidRPr="001B3760">
        <w:t>published</w:t>
      </w:r>
      <w:r w:rsidRPr="001B3760">
        <w:t xml:space="preserve"> research highlights the negative impacts of land-use change on species richness and abundance </w:t>
      </w:r>
      <w:r w:rsidRPr="001B3760">
        <w:fldChar w:fldCharType="begin" w:fldLock="1"/>
      </w:r>
      <w:r w:rsidRPr="001B3760">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1B3760">
        <w:fldChar w:fldCharType="separate"/>
      </w:r>
      <w:r w:rsidRPr="001B3760">
        <w:rPr>
          <w:noProof/>
        </w:rPr>
        <w:t xml:space="preserve">(Newbold </w:t>
      </w:r>
      <w:r w:rsidRPr="001B3760">
        <w:rPr>
          <w:i/>
          <w:noProof/>
        </w:rPr>
        <w:t>et al.</w:t>
      </w:r>
      <w:r w:rsidRPr="001B3760">
        <w:rPr>
          <w:noProof/>
        </w:rPr>
        <w:t xml:space="preserve"> 2015)</w:t>
      </w:r>
      <w:r w:rsidRPr="001B3760">
        <w:fldChar w:fldCharType="end"/>
      </w:r>
      <w:r w:rsidRPr="001B3760">
        <w:t>, as well as key impacts of future land-use change</w:t>
      </w:r>
      <w:r w:rsidR="00A2148E" w:rsidRPr="001B3760">
        <w:t xml:space="preserve"> scenarios</w:t>
      </w:r>
      <w:r w:rsidRPr="001B3760">
        <w:t xml:space="preserve"> </w:t>
      </w:r>
      <w:r w:rsidR="00A2148E" w:rsidRPr="001B3760">
        <w:t>for</w:t>
      </w:r>
      <w:r w:rsidRPr="001B3760">
        <w:t xml:space="preserve"> ecosystem processes and services </w:t>
      </w:r>
      <w:r w:rsidRPr="001B3760">
        <w:fldChar w:fldCharType="begin" w:fldLock="1"/>
      </w:r>
      <w:r w:rsidRPr="001B3760">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1B3760">
        <w:fldChar w:fldCharType="separate"/>
      </w:r>
      <w:r w:rsidRPr="001B3760">
        <w:rPr>
          <w:noProof/>
        </w:rPr>
        <w:t xml:space="preserve">(Lawler </w:t>
      </w:r>
      <w:r w:rsidRPr="001B3760">
        <w:rPr>
          <w:i/>
          <w:noProof/>
        </w:rPr>
        <w:t>et al.</w:t>
      </w:r>
      <w:r w:rsidRPr="001B3760">
        <w:rPr>
          <w:noProof/>
        </w:rPr>
        <w:t xml:space="preserve"> 2014)</w:t>
      </w:r>
      <w:r w:rsidRPr="001B3760">
        <w:fldChar w:fldCharType="end"/>
      </w:r>
      <w:r w:rsidRPr="001B3760">
        <w:t xml:space="preserve">. For example, and although they currently represent a small proportion of the terrestrial surface (about 1%; </w:t>
      </w:r>
      <w:r w:rsidRPr="001B3760">
        <w:fldChar w:fldCharType="begin" w:fldLock="1"/>
      </w:r>
      <w:r w:rsidRPr="001B3760">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1B3760">
        <w:fldChar w:fldCharType="separate"/>
      </w:r>
      <w:r w:rsidRPr="001B3760">
        <w:rPr>
          <w:noProof/>
        </w:rPr>
        <w:t xml:space="preserve">Goldewijk </w:t>
      </w:r>
      <w:r w:rsidRPr="001B3760">
        <w:rPr>
          <w:i/>
          <w:noProof/>
        </w:rPr>
        <w:t>et al.</w:t>
      </w:r>
      <w:r w:rsidRPr="001B3760">
        <w:rPr>
          <w:noProof/>
        </w:rPr>
        <w:t xml:space="preserve"> (2017)</w:t>
      </w:r>
      <w:r w:rsidRPr="001B3760">
        <w:fldChar w:fldCharType="end"/>
      </w:r>
      <w:r w:rsidRPr="001B3760">
        <w:t xml:space="preserve">), urban areas have been expanding at faster rates than urban populations themselves </w:t>
      </w:r>
      <w:r w:rsidRPr="001B3760">
        <w:fldChar w:fldCharType="begin" w:fldLock="1"/>
      </w:r>
      <w:r w:rsidRPr="001B3760">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1B3760">
        <w:fldChar w:fldCharType="separate"/>
      </w:r>
      <w:r w:rsidRPr="001B3760">
        <w:rPr>
          <w:noProof/>
        </w:rPr>
        <w:t xml:space="preserve">(Seto </w:t>
      </w:r>
      <w:r w:rsidRPr="001B3760">
        <w:rPr>
          <w:i/>
          <w:noProof/>
        </w:rPr>
        <w:t>et al.</w:t>
      </w:r>
      <w:r w:rsidRPr="001B3760">
        <w:rPr>
          <w:noProof/>
        </w:rPr>
        <w:t xml:space="preserve"> 2010)</w:t>
      </w:r>
      <w:r w:rsidRPr="001B3760">
        <w:fldChar w:fldCharType="end"/>
      </w:r>
      <w:r w:rsidRPr="001B3760">
        <w:t xml:space="preserve">, and can cause considerable damage to biodiversity and ecosystem services. In particular, the expansion of impervious surfaces has been linked to reduction in species richness </w:t>
      </w:r>
      <w:r w:rsidRPr="001B3760">
        <w:fldChar w:fldCharType="begin" w:fldLock="1"/>
      </w:r>
      <w:r w:rsidRPr="001B3760">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1B3760">
        <w:fldChar w:fldCharType="separate"/>
      </w:r>
      <w:r w:rsidRPr="001B3760">
        <w:rPr>
          <w:noProof/>
        </w:rPr>
        <w:t xml:space="preserve">(Souza </w:t>
      </w:r>
      <w:r w:rsidRPr="001B3760">
        <w:rPr>
          <w:i/>
          <w:noProof/>
        </w:rPr>
        <w:t>et al.</w:t>
      </w:r>
      <w:r w:rsidRPr="001B3760">
        <w:rPr>
          <w:noProof/>
        </w:rPr>
        <w:t xml:space="preserve"> 2019; Yan </w:t>
      </w:r>
      <w:r w:rsidRPr="001B3760">
        <w:rPr>
          <w:i/>
          <w:noProof/>
        </w:rPr>
        <w:t>et al.</w:t>
      </w:r>
      <w:r w:rsidRPr="001B3760">
        <w:rPr>
          <w:noProof/>
        </w:rPr>
        <w:t xml:space="preserve"> 2019)</w:t>
      </w:r>
      <w:r w:rsidRPr="001B3760">
        <w:fldChar w:fldCharType="end"/>
      </w:r>
      <w:r w:rsidRPr="001B3760">
        <w:t xml:space="preserve"> and to increases in ecological risks (e.g., due to flooding, </w:t>
      </w:r>
      <w:r w:rsidRPr="001B3760">
        <w:fldChar w:fldCharType="begin" w:fldLock="1"/>
      </w:r>
      <w:r w:rsidRPr="001B3760">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1B3760">
        <w:fldChar w:fldCharType="separate"/>
      </w:r>
      <w:r w:rsidRPr="001B3760">
        <w:rPr>
          <w:noProof/>
        </w:rPr>
        <w:t xml:space="preserve">Hou </w:t>
      </w:r>
      <w:r w:rsidRPr="001B3760">
        <w:rPr>
          <w:i/>
          <w:noProof/>
        </w:rPr>
        <w:t>et al.</w:t>
      </w:r>
      <w:r w:rsidRPr="001B3760">
        <w:rPr>
          <w:noProof/>
        </w:rPr>
        <w:t xml:space="preserve"> 2022)</w:t>
      </w:r>
      <w:r w:rsidRPr="001B3760">
        <w:fldChar w:fldCharType="end"/>
      </w:r>
      <w:r w:rsidRPr="001B3760">
        <w:t xml:space="preserve">. </w:t>
      </w:r>
      <w:r w:rsidR="00B71DA7" w:rsidRPr="001B3760">
        <w:t xml:space="preserve">However, </w:t>
      </w:r>
      <w:r w:rsidR="00B71DA7" w:rsidRPr="001B3760">
        <w:lastRenderedPageBreak/>
        <w:t>a</w:t>
      </w:r>
      <w:r w:rsidRPr="001B3760">
        <w:t xml:space="preserve">nother important aspect of land-use change for biodiversity outcomes is the level of intensity at which the land is used to fulfil its purpose. </w:t>
      </w:r>
      <w:r w:rsidR="00B71DA7" w:rsidRPr="001B3760">
        <w:t xml:space="preserve">For </w:t>
      </w:r>
      <w:r w:rsidR="007D2B26" w:rsidRPr="001B3760">
        <w:t>instance</w:t>
      </w:r>
      <w:r w:rsidR="00B71DA7" w:rsidRPr="001B3760">
        <w:t xml:space="preserve">, </w:t>
      </w:r>
      <w:r w:rsidR="00BF4A9C" w:rsidRPr="001B3760">
        <w:t>introducing and managing green spaces can lead</w:t>
      </w:r>
      <w:r w:rsidR="005B7B6C" w:rsidRPr="001B3760">
        <w:t xml:space="preserve"> to positive biodiversity outcomes in urban environments </w:t>
      </w:r>
      <w:r w:rsidR="005B7B6C" w:rsidRPr="001B3760">
        <w:fldChar w:fldCharType="begin" w:fldLock="1"/>
      </w:r>
      <w:r w:rsidR="00CC04A7" w:rsidRPr="001B3760">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rsidR="005B7B6C" w:rsidRPr="001B3760">
        <w:fldChar w:fldCharType="separate"/>
      </w:r>
      <w:r w:rsidR="005B7B6C" w:rsidRPr="001B3760">
        <w:rPr>
          <w:noProof/>
        </w:rPr>
        <w:t xml:space="preserve">(Ives </w:t>
      </w:r>
      <w:r w:rsidR="005B7B6C" w:rsidRPr="001B3760">
        <w:rPr>
          <w:i/>
          <w:noProof/>
        </w:rPr>
        <w:t>et al.</w:t>
      </w:r>
      <w:r w:rsidR="005B7B6C" w:rsidRPr="001B3760">
        <w:rPr>
          <w:noProof/>
        </w:rPr>
        <w:t xml:space="preserve"> 2016; Aronson </w:t>
      </w:r>
      <w:r w:rsidR="005B7B6C" w:rsidRPr="001B3760">
        <w:rPr>
          <w:i/>
          <w:noProof/>
        </w:rPr>
        <w:t>et al.</w:t>
      </w:r>
      <w:r w:rsidR="005B7B6C" w:rsidRPr="001B3760">
        <w:rPr>
          <w:noProof/>
        </w:rPr>
        <w:t xml:space="preserve"> 2017)</w:t>
      </w:r>
      <w:r w:rsidR="005B7B6C" w:rsidRPr="001B3760">
        <w:fldChar w:fldCharType="end"/>
      </w:r>
      <w:r w:rsidR="00BF4A9C" w:rsidRPr="001B3760">
        <w:t>. Yet, l</w:t>
      </w:r>
      <w:r w:rsidRPr="001B3760">
        <w:t xml:space="preserve">and-use intensity has not been explicitly considered by a majority of past studies investigating impacts of land-use change on biodiversity (Davison </w:t>
      </w:r>
      <w:r w:rsidRPr="001B3760">
        <w:rPr>
          <w:i/>
          <w:iCs/>
        </w:rPr>
        <w:t>et al.</w:t>
      </w:r>
      <w:r w:rsidRPr="001B3760">
        <w:t xml:space="preserve"> 2021), despite its likely importance </w:t>
      </w:r>
      <w:r w:rsidR="005B7B6C" w:rsidRPr="001B3760">
        <w:t>for</w:t>
      </w:r>
      <w:r w:rsidRPr="001B3760">
        <w:t xml:space="preserve"> biodiversity </w:t>
      </w:r>
      <w:r w:rsidRPr="001B3760">
        <w:fldChar w:fldCharType="begin" w:fldLock="1"/>
      </w:r>
      <w:r w:rsidRPr="001B3760">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1B3760">
        <w:fldChar w:fldCharType="separate"/>
      </w:r>
      <w:r w:rsidRPr="001B3760">
        <w:rPr>
          <w:noProof/>
        </w:rPr>
        <w:t xml:space="preserve">(Dullinger </w:t>
      </w:r>
      <w:r w:rsidRPr="001B3760">
        <w:rPr>
          <w:i/>
          <w:noProof/>
        </w:rPr>
        <w:t>et al.</w:t>
      </w:r>
      <w:r w:rsidRPr="001B3760">
        <w:rPr>
          <w:noProof/>
        </w:rPr>
        <w:t xml:space="preserve"> 2021; Millard </w:t>
      </w:r>
      <w:r w:rsidRPr="001B3760">
        <w:rPr>
          <w:i/>
          <w:noProof/>
        </w:rPr>
        <w:t>et al.</w:t>
      </w:r>
      <w:r w:rsidRPr="001B3760">
        <w:rPr>
          <w:noProof/>
        </w:rPr>
        <w:t xml:space="preserve"> 2021)</w:t>
      </w:r>
      <w:r w:rsidRPr="001B3760">
        <w:fldChar w:fldCharType="end"/>
      </w:r>
      <w:r w:rsidRPr="001B3760">
        <w:t>.</w:t>
      </w:r>
    </w:p>
    <w:p w14:paraId="621E3A19" w14:textId="015E7C42" w:rsidR="00F125CB" w:rsidRPr="001B3760" w:rsidRDefault="00A2148E" w:rsidP="0084128A">
      <w:pPr>
        <w:spacing w:line="276" w:lineRule="auto"/>
        <w:jc w:val="both"/>
        <w:rPr>
          <w:i/>
          <w:iCs/>
        </w:rPr>
      </w:pPr>
      <w:r w:rsidRPr="001B3760">
        <w:rPr>
          <w:i/>
          <w:iCs/>
        </w:rPr>
        <w:t>C</w:t>
      </w:r>
      <w:r w:rsidR="00F125CB" w:rsidRPr="001B3760">
        <w:rPr>
          <w:i/>
          <w:iCs/>
        </w:rPr>
        <w:t>limate change</w:t>
      </w:r>
    </w:p>
    <w:p w14:paraId="76430985" w14:textId="2FB3F17C" w:rsidR="00481E90" w:rsidRPr="001B3760" w:rsidRDefault="00AC797E" w:rsidP="0084128A">
      <w:pPr>
        <w:spacing w:line="276" w:lineRule="auto"/>
        <w:jc w:val="both"/>
      </w:pPr>
      <w:r w:rsidRPr="001B3760">
        <w:t>According to the World Meteorological Organization</w:t>
      </w:r>
      <w:r w:rsidR="003012C5" w:rsidRPr="001B3760">
        <w:t>, c</w:t>
      </w:r>
      <w:r w:rsidR="00A2148E" w:rsidRPr="001B3760">
        <w:t xml:space="preserve">limate change </w:t>
      </w:r>
      <w:r w:rsidR="00253D27" w:rsidRPr="001B3760">
        <w:t xml:space="preserve">is </w:t>
      </w:r>
      <w:r w:rsidR="00A2148E" w:rsidRPr="001B3760">
        <w:t xml:space="preserve">defined as </w:t>
      </w:r>
      <w:r w:rsidR="0067590C" w:rsidRPr="001B3760">
        <w:t xml:space="preserve">long-term </w:t>
      </w:r>
      <w:r w:rsidR="00A2148E" w:rsidRPr="001B3760">
        <w:t>changes</w:t>
      </w:r>
      <w:r w:rsidR="00354332" w:rsidRPr="001B3760">
        <w:t xml:space="preserve"> (i.e, at least over several decades)</w:t>
      </w:r>
      <w:r w:rsidR="00A2148E" w:rsidRPr="001B3760">
        <w:t xml:space="preserve"> to </w:t>
      </w:r>
      <w:r w:rsidRPr="001B3760">
        <w:t xml:space="preserve">the mean </w:t>
      </w:r>
      <w:r w:rsidR="0067590C" w:rsidRPr="001B3760">
        <w:t>state or to the variability of the climate</w:t>
      </w:r>
      <w:r w:rsidR="003012C5" w:rsidRPr="001B3760">
        <w:t xml:space="preserve">, attributable to human activity or to natural </w:t>
      </w:r>
      <w:r w:rsidR="0067590C" w:rsidRPr="001B3760">
        <w:t>causes</w:t>
      </w:r>
      <w:r w:rsidR="003012C5" w:rsidRPr="001B3760">
        <w:t xml:space="preserve">. </w:t>
      </w:r>
      <w:r w:rsidR="00354332" w:rsidRPr="001B3760">
        <w:t>There is a strong scientific consensus that c</w:t>
      </w:r>
      <w:r w:rsidR="0067590C" w:rsidRPr="001B3760">
        <w:t>urrent</w:t>
      </w:r>
      <w:r w:rsidR="003A76E8" w:rsidRPr="001B3760">
        <w:t xml:space="preserve"> </w:t>
      </w:r>
      <w:r w:rsidR="0067590C" w:rsidRPr="001B3760">
        <w:t>climate change</w:t>
      </w:r>
      <w:r w:rsidR="00354332" w:rsidRPr="001B3760">
        <w:t xml:space="preserve"> (starting ~</w:t>
      </w:r>
      <w:r w:rsidR="001D5DD8" w:rsidRPr="001B3760">
        <w:t xml:space="preserve">A.D. </w:t>
      </w:r>
      <w:r w:rsidR="00354332" w:rsidRPr="001B3760">
        <w:t>1850)</w:t>
      </w:r>
      <w:r w:rsidR="0067590C" w:rsidRPr="001B3760">
        <w:t xml:space="preserve"> is </w:t>
      </w:r>
      <w:r w:rsidR="003A76E8" w:rsidRPr="001B3760">
        <w:t xml:space="preserve">the result of human </w:t>
      </w:r>
      <w:r w:rsidR="00354332" w:rsidRPr="001B3760">
        <w:t xml:space="preserve">activity, </w:t>
      </w:r>
      <w:r w:rsidR="004C26BC" w:rsidRPr="001B3760">
        <w:t xml:space="preserve">and </w:t>
      </w:r>
      <w:r w:rsidR="00CF475B" w:rsidRPr="001B3760">
        <w:t xml:space="preserve">that it is </w:t>
      </w:r>
      <w:r w:rsidR="00AE38C4" w:rsidRPr="001B3760">
        <w:t xml:space="preserve">has been </w:t>
      </w:r>
      <w:r w:rsidR="00710460" w:rsidRPr="001B3760">
        <w:t xml:space="preserve">onset by </w:t>
      </w:r>
      <w:r w:rsidR="000543A0">
        <w:t xml:space="preserve">the </w:t>
      </w:r>
      <w:r w:rsidR="00D355CB" w:rsidRPr="001B3760">
        <w:t>human-driven</w:t>
      </w:r>
      <w:r w:rsidR="00710460" w:rsidRPr="001B3760">
        <w:t xml:space="preserve"> changes </w:t>
      </w:r>
      <w:r w:rsidR="00D7228A" w:rsidRPr="001B3760">
        <w:t>to</w:t>
      </w:r>
      <w:r w:rsidR="00710460" w:rsidRPr="001B3760">
        <w:t xml:space="preserve"> atmospheric composition</w:t>
      </w:r>
      <w:r w:rsidR="00D96BE8" w:rsidRPr="001B3760">
        <w:t xml:space="preserve"> </w:t>
      </w:r>
      <w:r w:rsidR="003F19BC" w:rsidRPr="001B3760">
        <w:fldChar w:fldCharType="begin" w:fldLock="1"/>
      </w:r>
      <w:r w:rsidR="00CB5A75" w:rsidRPr="001B3760">
        <w:instrText>ADDIN CSL_CITATION {"citationItems":[{"id":"ITEM-1","itemData":{"DOI":"10.1126/science.289.5477.270","ISSN":"00368075","PMID":"10894770","abstract":"Recent reconstructions of Northern Hemisphere temperatures and climate forcing over the past 1000 years allow the warming of the 20th century to be placed within a historical context and various mechanisms of climate change to be tested. Comparisons of observations with simulations from an energy balance climate model indicate that as much as 41 to 64% of preanthropogenic (pre-1850) decadal-scale temperature variations was due to changes in solar irradiance and volcanism. Removal of the forced response from reconstructed temperature time series yields residuals that show similar variability to those of control runs of coupled models, thereby lending support to the models' value as estimates of low-frequency variability in the climate system. Removal of all forcing except greenhouse gases from the ~1000-year time series results in a residual with a very large late-20th-century warming that closely agrees with the response predicted from greenhouse gas forcing. The combination of a unique level of temperature increase in the late 20th century and improved constraints on the role of natural variability provides further evidence that the greenhouse effect has already established itself above the level of natural variability in the climate system. A 21st-century global warming projection far exceeds the natural variability of the past 1000 years and is greater than the best estimate of global temperature change for the last interglacial.","author":[{"dropping-particle":"","family":"Crowley","given":"Thomas J.","non-dropping-particle":"","parse-names":false,"suffix":""}],"container-title":"Science","id":"ITEM-1","issue":"5477","issued":{"date-parts":[["2000"]]},"page":"270-277","title":"Causes of climate change over the past 1000 years","type":"article-journal","volume":"289"},"uris":["http://www.mendeley.com/documents/?uuid=766882c6-e871-44fa-9561-665b0f105e8b"]},{"id":"ITEM-2","itemData":{"ISBN":"9781107661820","abstract":"Notes: 1. global carbon dioxide budget, section 6.3.2","author":[{"dropping-particle":"","family":"IPCC2013","given":"","non-dropping-particle":"","parse-names":false,"suffix":""}],"container-title":"Researchgate.Net","id":"ITEM-2","issued":{"date-parts":[["2013"]]},"number-of-pages":"104","title":"CLIMATE CHANGE 2013 Climate Change 2013","type":"book"},"uris":["http://www.mendeley.com/documents/?uuid=0a30001c-1e51-4c94-ba99-7920d8660240"]},{"id":"ITEM-3","itemData":{"DOI":"10.1002/2013ef000226","ISSN":"2328-4277","abstract":"Nearly all climate scientists are convinced that human-caused climate change is occurring, yet half of Americans do not know or do not believe that a scientific consensus has been reached. That such a large proportion of Americans do not understand that there is a near-unanimous scientific consensus about the basic facts of climate change matters, a lot. This essay briefly explains why, and what climate science societies and individual climate scientists can do to set the record straight.","author":[{"dropping-particle":"","family":"Maibach","given":"Edward","non-dropping-particle":"","parse-names":false,"suffix":""},{"dropping-particle":"","family":"Myers","given":"Teresa","non-dropping-particle":"","parse-names":false,"suffix":""},{"dropping-particle":"","family":"Leiserowitz","given":"Anthony","non-dropping-particle":"","parse-names":false,"suffix":""}],"container-title":"Earth's Future","id":"ITEM-3","issue":"5","issued":{"date-parts":[["2014"]]},"page":"295-298","title":"Climate scientists need to set the record straight: There is a scientific consensus that human‐caused climate change is happening","type":"article-journal","volume":"2"},"uris":["http://www.mendeley.com/documents/?uuid=2fb773a7-435c-4165-ba1c-7641bcfe7c15"]}],"mendeley":{"formattedCitation":"(Crowley 2000; IPCC2013 2013; Maibach &lt;i&gt;et al.&lt;/i&gt; 2014)","manualFormatting":"(Crowley 2000; IPCC 2013; Maibach et al. 2014)","plainTextFormattedCitation":"(Crowley 2000; IPCC2013 2013; Maibach et al. 2014)","previouslyFormattedCitation":"(Crowley 2000; IPCC2013 2013; Maibach &lt;i&gt;et al.&lt;/i&gt; 2014)"},"properties":{"noteIndex":0},"schema":"https://github.com/citation-style-language/schema/raw/master/csl-citation.json"}</w:instrText>
      </w:r>
      <w:r w:rsidR="003F19BC" w:rsidRPr="001B3760">
        <w:fldChar w:fldCharType="separate"/>
      </w:r>
      <w:r w:rsidR="001F2CD5" w:rsidRPr="001B3760">
        <w:rPr>
          <w:noProof/>
        </w:rPr>
        <w:t xml:space="preserve">(Crowley 2000; IPCC 2013; Maibach </w:t>
      </w:r>
      <w:r w:rsidR="001F2CD5" w:rsidRPr="001B3760">
        <w:rPr>
          <w:i/>
          <w:noProof/>
        </w:rPr>
        <w:t>et al.</w:t>
      </w:r>
      <w:r w:rsidR="001F2CD5" w:rsidRPr="001B3760">
        <w:rPr>
          <w:noProof/>
        </w:rPr>
        <w:t xml:space="preserve"> 2014)</w:t>
      </w:r>
      <w:r w:rsidR="003F19BC" w:rsidRPr="001B3760">
        <w:fldChar w:fldCharType="end"/>
      </w:r>
      <w:r w:rsidR="00111FE3" w:rsidRPr="001B3760">
        <w:t xml:space="preserve">. Current </w:t>
      </w:r>
      <w:r w:rsidR="00710460" w:rsidRPr="001B3760">
        <w:t>manifestations</w:t>
      </w:r>
      <w:r w:rsidR="00111FE3" w:rsidRPr="001B3760">
        <w:t xml:space="preserve"> of climate change include rising average temperatures</w:t>
      </w:r>
      <w:r w:rsidR="00CB5A75" w:rsidRPr="001B3760">
        <w:t xml:space="preserve"> </w:t>
      </w:r>
      <w:r w:rsidR="00CB5A75" w:rsidRPr="001B3760">
        <w:fldChar w:fldCharType="begin" w:fldLock="1"/>
      </w:r>
      <w:r w:rsidR="00077367" w:rsidRPr="001B3760">
        <w:instrText>ADDIN CSL_CITATION {"citationItems":[{"id":"ITEM-1","itemData":{"DOI":"10.3390/cli9050081","ISSN":"22251154","author":[{"dropping-particle":"","family":"Valipour","given":"Mohammad","non-dropping-particle":"","parse-names":false,"suffix":""},{"dropping-particle":"","family":"Bateni","given":"Sayed M.","non-dropping-particle":"","parse-names":false,"suffix":""},{"dropping-particle":"","family":"Jun","given":"Changhyun","non-dropping-particle":"","parse-names":false,"suffix":""}],"container-title":"Climate","id":"ITEM-1","issue":"5","issued":{"date-parts":[["2021"]]},"page":"1-4","title":"Global surface temperature: A new insight","type":"article-journal","volume":"9"},"uris":["http://www.mendeley.com/documents/?uuid=ed556f8b-e4f3-4165-9802-c5b061a0bbba"]}],"mendeley":{"formattedCitation":"(Valipour &lt;i&gt;et al.&lt;/i&gt; 2021)","manualFormatting":"(Valipour et al. 2021; Figure 2)","plainTextFormattedCitation":"(Valipour et al. 2021)","previouslyFormattedCitation":"(Valipour &lt;i&gt;et al.&lt;/i&gt; 2021)"},"properties":{"noteIndex":0},"schema":"https://github.com/citation-style-language/schema/raw/master/csl-citation.json"}</w:instrText>
      </w:r>
      <w:r w:rsidR="00CB5A75" w:rsidRPr="001B3760">
        <w:fldChar w:fldCharType="separate"/>
      </w:r>
      <w:r w:rsidR="00CB5A75" w:rsidRPr="001B3760">
        <w:rPr>
          <w:noProof/>
        </w:rPr>
        <w:t xml:space="preserve">(Valipour </w:t>
      </w:r>
      <w:r w:rsidR="00CB5A75" w:rsidRPr="001B3760">
        <w:rPr>
          <w:i/>
          <w:noProof/>
        </w:rPr>
        <w:t>et al.</w:t>
      </w:r>
      <w:r w:rsidR="00CB5A75" w:rsidRPr="001B3760">
        <w:rPr>
          <w:noProof/>
        </w:rPr>
        <w:t xml:space="preserve"> 2021</w:t>
      </w:r>
      <w:r w:rsidR="00077430" w:rsidRPr="001B3760">
        <w:rPr>
          <w:noProof/>
        </w:rPr>
        <w:t xml:space="preserve">; </w:t>
      </w:r>
      <w:r w:rsidR="00077367" w:rsidRPr="001B3760">
        <w:rPr>
          <w:noProof/>
        </w:rPr>
        <w:t>Figure 2</w:t>
      </w:r>
      <w:r w:rsidR="00CB5A75" w:rsidRPr="001B3760">
        <w:rPr>
          <w:noProof/>
        </w:rPr>
        <w:t>)</w:t>
      </w:r>
      <w:r w:rsidR="00CB5A75" w:rsidRPr="001B3760">
        <w:fldChar w:fldCharType="end"/>
      </w:r>
      <w:r w:rsidR="00111FE3" w:rsidRPr="001B3760">
        <w:t>, increases in the frequency of extreme events</w:t>
      </w:r>
      <w:r w:rsidR="002D3273" w:rsidRPr="001B3760">
        <w:t xml:space="preserve"> </w:t>
      </w:r>
      <w:r w:rsidR="005972D0" w:rsidRPr="001B3760">
        <w:fldChar w:fldCharType="begin" w:fldLock="1"/>
      </w:r>
      <w:r w:rsidR="00B7766E" w:rsidRPr="001B3760">
        <w:instrText>ADDIN CSL_CITATION {"citationItems":[{"id":"ITEM-1","itemData":{"DOI":"10.1017/CBO9781139177245.006","ISBN":"9781139177245","abstract":"This chapter addresses changes in weather and climate events relevant to extreme impacts and disasters. An extreme (weather or climate) event is generally defined as the occurrence of a value of a weather or climate variable above (or below) a threshold value near the upper (or lower) ends (‘tails’) of the range of observed values of the variable. Some climate extremes (e.g., droughts, floods) may be the result of an accumulation of weather or climate events that are, individually, not extreme themselves (though their accumulation is extreme). As well, weather or climate events, even if not extreme in a statistical sense, can still lead to extreme conditions or impacts, either by crossing a critical threshold in a social, ecological, or physical system, or by occurring simultaneously with other events. A weather system such as a tropical cyclone can have an extreme impact, depending on where and when it approaches landfall, even if the specific cyclone is not extreme relative to other tropical cyclones. Conversely, not all extremes necessarily lead to serious impacts. [3.1] Many weather and climate extremes are the result of natural climate variability (including phenomena such as El Niño), and natural decadal or multi-decadal variations in the climate provide the backdrop for anthropogenic climate changes. Even if there were no anthropogenic changes in climate, a wide variety of natural weather and climate extremes would still occur. [3.1] A changing climate leads to changes in the frequency, intensity, spatial extent, duration, and timing of weather and climate extremes, and can result in unprecedented extremes. Changes in extremes can also be directly related to changes in mean climate, because mean future conditions in some variables are projected to lie within the tails of present-day conditions. Nevertheless, changes in extremes of a climate or weather variable are not always related in a simple way to changes in the mean of the same variable, and in some cases can be of opposite sign to a change in the mean of the variable. Changes in phenomena such as the El Nino-Southern Oscillation or monsoons could affect the frequency and intensity of extremes in several regions simultaneously.","author":[{"dropping-particle":"","family":"Seneviratne","given":"Sonia I.","non-dropping-particle":"","parse-names":false,"suffix":""},{"dropping-particle":"","family":"Nicholls","given":"Neville","non-dropping-particle":"","parse-names":false,"suffix":""},{"dropping-particle":"","family":"Easterling","given":"David","non-dropping-particle":"","parse-names":false,"suffix":""},{"dropping-particle":"","family":"Goodess","given":"Clare M.","non-dropping-particle":"","parse-names":false,"suffix":""},{"dropping-particle":"","family":"Kanae","given":"Shinjiro","non-dropping-particle":"","parse-names":false,"suffix":""},{"dropping-particle":"","family":"Kossin","given":"James","non-dropping-particle":"","parse-names":false,"suffix":""},{"dropping-particle":"","family":"Luo","given":"Yali","non-dropping-particle":"","parse-names":false,"suffix":""},{"dropping-particle":"","family":"Marengo","given":"Jose","non-dropping-particle":"","parse-names":false,"suffix":""},{"dropping-particle":"","family":"Mc Innes","given":"Kathleen","non-dropping-particle":"","parse-names":false,"suffix":""},{"dropping-particle":"","family":"Rahimi","given":"Mohammad","non-dropping-particle":"","parse-names":false,"suffix":""},{"dropping-particle":"","family":"Reichstein","given":"Markus","non-dropping-particle":"","parse-names":false,"suffix":""},{"dropping-particle":"","family":"Sorteberg","given":"Asgeir","non-dropping-particle":"","parse-names":false,"suffix":""},{"dropping-particle":"","family":"Vera","given":"Carolina","non-dropping-particle":"","parse-names":false,"suffix":""},{"dropping-particle":"","family":"Zhang","given":"Xuebin","non-dropping-particle":"","parse-names":false,"suffix":""},{"dropping-particle":"","family":"Rusticucci","given":"Matilde","non-dropping-particle":"","parse-names":false,"suffix":""},{"dropping-particle":"","family":"Semenov","given":"Vladimir","non-dropping-particle":"","parse-names":false,"suffix":""},{"dropping-particle":"V.","family":"Alexander","given":"Lisa","non-dropping-particle":"","parse-names":false,"suffix":""},{"dropping-particle":"","family":"Allen","given":"Simon","non-dropping-particle":"","parse-names":false,"suffix":""},{"dropping-particle":"","family":"Benito","given":"Gerardo","non-dropping-particle":"","parse-names":false,"suffix":""},{"dropping-particle":"","family":"Cavazos","given":"Tereza","non-dropping-particle":"","parse-names":false,"suffix":""},{"dropping-particle":"","family":"Clague","given":"John","non-dropping-particle":"","parse-names":false,"suffix":""},{"dropping-particle":"","family":"Conway","given":"Declan","non-dropping-particle":"","parse-names":false,"suffix":""},{"dropping-particle":"","family":"Della-Marta","given":"Paul M.","non-dropping-particle":"","parse-names":false,"suffix":""},{"dropping-particle":"","family":"Gerber","given":"Markus","non-dropping-particle":"","parse-names":false,"suffix":""},{"dropping-particle":"","family":"Gong","given":"Sunling","non-dropping-particle":"","parse-names":false,"suffix":""},{"dropping-particle":"","family":"Goswami","given":"B. N.","non-dropping-particle":"","parse-names":false,"suffix":""},{"dropping-particle":"","family":"Hemer","given":"Mark","non-dropping-particle":"","parse-names":false,"suffix":""},{"dropping-particle":"","family":"Huggel","given":"Christian","non-dropping-particle":"","parse-names":false,"suffix":""},{"dropping-particle":"","family":"Hurk","given":"Bart","non-dropping-particle":"Van den","parse-names":false,"suffix":""},{"dropping-particle":"V.","family":"Kharin","given":"Viatcheslav","non-dropping-particle":"","parse-names":false,"suffix":""},{"dropping-particle":"","family":"Kitoh","given":"Akio","non-dropping-particle":"","parse-names":false,"suffix":""},{"dropping-particle":"","family":"Klein Tank","given":"Albert M.G.","non-dropping-particle":"","parse-names":false,"suffix":""},{"dropping-particle":"","family":"Li","given":"Guilong","non-dropping-particle":"","parse-names":false,"suffix":""},{"dropping-particle":"","family":"Mason","given":"Simon","non-dropping-particle":"","parse-names":false,"suffix":""},{"dropping-particle":"","family":"Mc Guire","given":"William","non-dropping-particle":"","parse-names":false,"suffix":""},{"dropping-particle":"","family":"Oldenborgh","given":"Geert Jan","non-dropping-particle":"Van","parse-names":false,"suffix":""},{"dropping-particle":"","family":"Orlowsky","given":"Boris","non-dropping-particle":"","parse-names":false,"suffix":""},{"dropping-particle":"","family":"Smith","given":"Sharon","non-dropping-particle":"","parse-names":false,"suffix":""},{"dropping-particle":"","family":"Thiaw","given":"Wassila","non-dropping-particle":"","parse-names":false,"suffix":""},{"dropping-particle":"","family":"Velegrakis","given":"Adonis","non-dropping-particle":"","parse-names":false,"suffix":""},{"dropping-particle":"","family":"Yiou","given":"Pascal","non-dropping-particle":"","parse-names":false,"suffix":""},{"dropping-particle":"","family":"Zhang","given":"Tingjun","non-dropping-particle":"","parse-names":false,"suffix":""},{"dropping-particle":"","family":"Zhou","given":"Tianjun","non-dropping-particle":"","parse-names":false,"suffix":""},{"dropping-particle":"","family":"Zwiers","given":"Francis W.","non-dropping-particle":"","parse-names":false,"suffix":""}],"container-title":"Managing the Risks of Extreme Events and Disasters to Advance Climate Change Adaptation: Special Report of the Intergovernmental Panel on Climate Change","id":"ITEM-1","issued":{"date-parts":[["2012"]]},"page":"109-230","title":"Changes in climate extremes and their impacts on the natural physical environment","type":"article-journal","volume":"9781107025"},"uris":["http://www.mendeley.com/documents/?uuid=0dc3271e-734d-42d6-92a9-671928fe9fbb"]}],"mendeley":{"formattedCitation":"(Seneviratne &lt;i&gt;et al.&lt;/i&gt; 2012)","plainTextFormattedCitation":"(Seneviratne et al. 2012)","previouslyFormattedCitation":"(Seneviratne &lt;i&gt;et al.&lt;/i&gt; 2012)"},"properties":{"noteIndex":0},"schema":"https://github.com/citation-style-language/schema/raw/master/csl-citation.json"}</w:instrText>
      </w:r>
      <w:r w:rsidR="005972D0" w:rsidRPr="001B3760">
        <w:fldChar w:fldCharType="separate"/>
      </w:r>
      <w:r w:rsidR="005972D0" w:rsidRPr="001B3760">
        <w:rPr>
          <w:noProof/>
        </w:rPr>
        <w:t xml:space="preserve">(Seneviratne </w:t>
      </w:r>
      <w:r w:rsidR="005972D0" w:rsidRPr="001B3760">
        <w:rPr>
          <w:i/>
          <w:noProof/>
        </w:rPr>
        <w:t>et al.</w:t>
      </w:r>
      <w:r w:rsidR="005972D0" w:rsidRPr="001B3760">
        <w:rPr>
          <w:noProof/>
        </w:rPr>
        <w:t xml:space="preserve"> 2012)</w:t>
      </w:r>
      <w:r w:rsidR="005972D0" w:rsidRPr="001B3760">
        <w:fldChar w:fldCharType="end"/>
      </w:r>
      <w:r w:rsidR="00111FE3" w:rsidRPr="001B3760">
        <w:t xml:space="preserve"> </w:t>
      </w:r>
      <w:r w:rsidR="00710460" w:rsidRPr="001B3760">
        <w:t>and changes in global rainfall patterns</w:t>
      </w:r>
      <w:r w:rsidR="00D96BE8" w:rsidRPr="001B3760">
        <w:t xml:space="preserve"> </w:t>
      </w:r>
      <w:r w:rsidR="003E7E1F" w:rsidRPr="001B3760">
        <w:fldChar w:fldCharType="begin" w:fldLock="1"/>
      </w:r>
      <w:r w:rsidR="00C97E27" w:rsidRPr="001B3760">
        <w:instrText>ADDIN CSL_CITATION {"citationItems":[{"id":"ITEM-1","itemData":{"DOI":"10.1016/j.envint.2005.03.004","ISSN":"18736750","PMID":"15922449","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ñ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 © 2005 Elsevier Ltd. All rights reserved.","author":[{"dropping-particle":"","family":"Dore","given":"Mohammed H.I.","non-dropping-particle":"","parse-names":false,"suffix":""}],"container-title":"Environment International","id":"ITEM-1","issue":"8","issued":{"date-parts":[["2005"]]},"page":"1167-1181","title":"Climate change and changes in global precipitation patterns: What do we know?","type":"article-journal","volume":"31"},"uris":["http://www.mendeley.com/documents/?uuid=8a61b3ba-f7c5-47fe-97f5-a26ecb75f88c"]},{"id":"ITEM-2","itemData":{"DOI":"10.3354/cr00953","ISSN":"0936577X","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ñ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 © Inter-Research 2011.","author":[{"dropping-particle":"","family":"Trenberth","given":"Kevin E.","non-dropping-particle":"","parse-names":false,"suffix":""}],"container-title":"Climate Research","id":"ITEM-2","issue":"1-2","issued":{"date-parts":[["2011"]]},"page":"123-138","title":"Changes in precipitation with climate change","type":"article-journal","volume":"47"},"uris":["http://www.mendeley.com/documents/?uuid=5e79dc08-02c8-4b8a-a43e-ad4a17df3b3e"]}],"mendeley":{"formattedCitation":"(Dore 2005; Trenberth 2011)","plainTextFormattedCitation":"(Dore 2005; Trenberth 2011)","previouslyFormattedCitation":"(Dore 2005; Trenberth 2011)"},"properties":{"noteIndex":0},"schema":"https://github.com/citation-style-language/schema/raw/master/csl-citation.json"}</w:instrText>
      </w:r>
      <w:r w:rsidR="003E7E1F" w:rsidRPr="001B3760">
        <w:fldChar w:fldCharType="separate"/>
      </w:r>
      <w:r w:rsidR="006A4C73" w:rsidRPr="001B3760">
        <w:rPr>
          <w:noProof/>
        </w:rPr>
        <w:t>(Dore 2005; Trenberth 2011)</w:t>
      </w:r>
      <w:r w:rsidR="003E7E1F" w:rsidRPr="001B3760">
        <w:fldChar w:fldCharType="end"/>
      </w:r>
      <w:r w:rsidR="00710460" w:rsidRPr="001B3760">
        <w:t xml:space="preserve">. </w:t>
      </w:r>
    </w:p>
    <w:p w14:paraId="4D97660C" w14:textId="77777777" w:rsidR="001053E4" w:rsidRPr="001B3760" w:rsidRDefault="001053E4" w:rsidP="0084128A">
      <w:pPr>
        <w:spacing w:line="276" w:lineRule="auto"/>
        <w:jc w:val="both"/>
      </w:pPr>
    </w:p>
    <w:p w14:paraId="01E769C1" w14:textId="3173FA91" w:rsidR="001053E4" w:rsidRPr="001B3760" w:rsidRDefault="0002227C" w:rsidP="0084128A">
      <w:pPr>
        <w:spacing w:line="276" w:lineRule="auto"/>
        <w:jc w:val="center"/>
      </w:pPr>
      <w:r w:rsidRPr="001B3760">
        <w:rPr>
          <w:noProof/>
        </w:rPr>
        <w:drawing>
          <wp:inline distT="0" distB="0" distL="0" distR="0" wp14:anchorId="49605F06" wp14:editId="7C8B82D5">
            <wp:extent cx="5130800" cy="2874067"/>
            <wp:effectExtent l="0" t="0" r="0" b="2540"/>
            <wp:docPr id="4" name="Picture 4" descr="A picture containing text, writing implement, stationary,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writing implement, stationary, pencil&#10;&#10;Description automatically generated"/>
                    <pic:cNvPicPr/>
                  </pic:nvPicPr>
                  <pic:blipFill>
                    <a:blip r:embed="rId10"/>
                    <a:stretch>
                      <a:fillRect/>
                    </a:stretch>
                  </pic:blipFill>
                  <pic:spPr>
                    <a:xfrm>
                      <a:off x="0" y="0"/>
                      <a:ext cx="5133049" cy="2875327"/>
                    </a:xfrm>
                    <a:prstGeom prst="rect">
                      <a:avLst/>
                    </a:prstGeom>
                  </pic:spPr>
                </pic:pic>
              </a:graphicData>
            </a:graphic>
          </wp:inline>
        </w:drawing>
      </w:r>
    </w:p>
    <w:p w14:paraId="0A005894" w14:textId="71E503A8" w:rsidR="001053E4" w:rsidRPr="001B3760" w:rsidRDefault="001053E4" w:rsidP="005833EA">
      <w:pPr>
        <w:spacing w:line="240" w:lineRule="auto"/>
        <w:jc w:val="both"/>
        <w:rPr>
          <w:rFonts w:cstheme="minorHAnsi"/>
          <w:sz w:val="20"/>
          <w:szCs w:val="20"/>
        </w:rPr>
      </w:pPr>
      <w:r w:rsidRPr="001B3760">
        <w:rPr>
          <w:rFonts w:cstheme="minorHAnsi"/>
          <w:b/>
          <w:bCs/>
          <w:sz w:val="20"/>
          <w:szCs w:val="20"/>
        </w:rPr>
        <w:t xml:space="preserve">Figure 2: Land surface temperature anomaly between </w:t>
      </w:r>
      <w:r w:rsidR="00425B66" w:rsidRPr="001B3760">
        <w:rPr>
          <w:rFonts w:cstheme="minorHAnsi"/>
          <w:b/>
          <w:bCs/>
          <w:sz w:val="20"/>
          <w:szCs w:val="20"/>
        </w:rPr>
        <w:t>A.D</w:t>
      </w:r>
      <w:r w:rsidRPr="001B3760">
        <w:rPr>
          <w:rFonts w:cstheme="minorHAnsi"/>
          <w:b/>
          <w:bCs/>
          <w:sz w:val="20"/>
          <w:szCs w:val="20"/>
        </w:rPr>
        <w:t xml:space="preserve"> </w:t>
      </w:r>
      <w:r w:rsidR="00425B66" w:rsidRPr="001B3760">
        <w:rPr>
          <w:rFonts w:cstheme="minorHAnsi"/>
          <w:b/>
          <w:bCs/>
          <w:sz w:val="20"/>
          <w:szCs w:val="20"/>
        </w:rPr>
        <w:t>18</w:t>
      </w:r>
      <w:r w:rsidR="00B50FC0" w:rsidRPr="001B3760">
        <w:rPr>
          <w:rFonts w:cstheme="minorHAnsi"/>
          <w:b/>
          <w:bCs/>
          <w:sz w:val="20"/>
          <w:szCs w:val="20"/>
        </w:rPr>
        <w:t>8</w:t>
      </w:r>
      <w:r w:rsidR="00425B66" w:rsidRPr="001B3760">
        <w:rPr>
          <w:rFonts w:cstheme="minorHAnsi"/>
          <w:b/>
          <w:bCs/>
          <w:sz w:val="20"/>
          <w:szCs w:val="20"/>
        </w:rPr>
        <w:t>0</w:t>
      </w:r>
      <w:r w:rsidRPr="001B3760">
        <w:rPr>
          <w:rFonts w:cstheme="minorHAnsi"/>
          <w:b/>
          <w:bCs/>
          <w:sz w:val="20"/>
          <w:szCs w:val="20"/>
        </w:rPr>
        <w:t xml:space="preserve"> and </w:t>
      </w:r>
      <w:r w:rsidR="00425B66" w:rsidRPr="001B3760">
        <w:rPr>
          <w:rFonts w:cstheme="minorHAnsi"/>
          <w:b/>
          <w:bCs/>
          <w:sz w:val="20"/>
          <w:szCs w:val="20"/>
        </w:rPr>
        <w:t>A.D. 2022</w:t>
      </w:r>
      <w:r w:rsidRPr="001B3760">
        <w:rPr>
          <w:rFonts w:cstheme="minorHAnsi"/>
          <w:b/>
          <w:bCs/>
          <w:sz w:val="20"/>
          <w:szCs w:val="20"/>
        </w:rPr>
        <w:t xml:space="preserve">. </w:t>
      </w:r>
      <w:r w:rsidRPr="001B3760">
        <w:rPr>
          <w:rFonts w:cstheme="minorHAnsi"/>
          <w:sz w:val="20"/>
          <w:szCs w:val="20"/>
        </w:rPr>
        <w:t xml:space="preserve">Data </w:t>
      </w:r>
      <w:r w:rsidR="00425B66" w:rsidRPr="001B3760">
        <w:rPr>
          <w:rFonts w:cstheme="minorHAnsi"/>
          <w:sz w:val="20"/>
          <w:szCs w:val="20"/>
        </w:rPr>
        <w:t xml:space="preserve">retrieved </w:t>
      </w:r>
      <w:r w:rsidRPr="001B3760">
        <w:rPr>
          <w:rFonts w:cstheme="minorHAnsi"/>
          <w:sz w:val="20"/>
          <w:szCs w:val="20"/>
        </w:rPr>
        <w:t xml:space="preserve">from the </w:t>
      </w:r>
      <w:r w:rsidR="005C4741" w:rsidRPr="001B3760">
        <w:rPr>
          <w:rFonts w:cstheme="minorHAnsi"/>
          <w:sz w:val="20"/>
          <w:szCs w:val="20"/>
        </w:rPr>
        <w:t>N</w:t>
      </w:r>
      <w:r w:rsidR="00A07161" w:rsidRPr="001B3760">
        <w:rPr>
          <w:rFonts w:cstheme="minorHAnsi"/>
          <w:sz w:val="20"/>
          <w:szCs w:val="20"/>
        </w:rPr>
        <w:t xml:space="preserve">ational </w:t>
      </w:r>
      <w:r w:rsidR="005C4741" w:rsidRPr="001B3760">
        <w:rPr>
          <w:rFonts w:cstheme="minorHAnsi"/>
          <w:sz w:val="20"/>
          <w:szCs w:val="20"/>
        </w:rPr>
        <w:t>O</w:t>
      </w:r>
      <w:r w:rsidR="00A07161" w:rsidRPr="001B3760">
        <w:rPr>
          <w:rFonts w:cstheme="minorHAnsi"/>
          <w:sz w:val="20"/>
          <w:szCs w:val="20"/>
        </w:rPr>
        <w:t xml:space="preserve">ceanic and </w:t>
      </w:r>
      <w:r w:rsidR="005C4741" w:rsidRPr="001B3760">
        <w:rPr>
          <w:rFonts w:cstheme="minorHAnsi"/>
          <w:sz w:val="20"/>
          <w:szCs w:val="20"/>
        </w:rPr>
        <w:t>A</w:t>
      </w:r>
      <w:r w:rsidR="00A07161" w:rsidRPr="001B3760">
        <w:rPr>
          <w:rFonts w:cstheme="minorHAnsi"/>
          <w:sz w:val="20"/>
          <w:szCs w:val="20"/>
        </w:rPr>
        <w:t xml:space="preserve">tmospheric </w:t>
      </w:r>
      <w:r w:rsidR="0074749C" w:rsidRPr="001B3760">
        <w:rPr>
          <w:rFonts w:cstheme="minorHAnsi"/>
          <w:sz w:val="20"/>
          <w:szCs w:val="20"/>
        </w:rPr>
        <w:t>Administration</w:t>
      </w:r>
      <w:r w:rsidR="00A07161" w:rsidRPr="001B3760">
        <w:rPr>
          <w:rFonts w:cstheme="minorHAnsi"/>
          <w:sz w:val="20"/>
          <w:szCs w:val="20"/>
        </w:rPr>
        <w:t xml:space="preserve"> </w:t>
      </w:r>
      <w:r w:rsidR="0074749C" w:rsidRPr="001B3760">
        <w:rPr>
          <w:rFonts w:cstheme="minorHAnsi"/>
          <w:sz w:val="20"/>
          <w:szCs w:val="20"/>
        </w:rPr>
        <w:t>–</w:t>
      </w:r>
      <w:r w:rsidR="00A07161" w:rsidRPr="001B3760">
        <w:rPr>
          <w:rFonts w:cstheme="minorHAnsi"/>
          <w:sz w:val="20"/>
          <w:szCs w:val="20"/>
        </w:rPr>
        <w:t xml:space="preserve"> </w:t>
      </w:r>
      <w:r w:rsidR="0074749C" w:rsidRPr="001B3760">
        <w:rPr>
          <w:rFonts w:cstheme="minorHAnsi"/>
          <w:sz w:val="20"/>
          <w:szCs w:val="20"/>
        </w:rPr>
        <w:t>National Centers for Environmental Information,</w:t>
      </w:r>
      <w:r w:rsidRPr="001B3760">
        <w:rPr>
          <w:rFonts w:cstheme="minorHAnsi"/>
          <w:sz w:val="20"/>
          <w:szCs w:val="20"/>
        </w:rPr>
        <w:t xml:space="preserve"> downloaded from </w:t>
      </w:r>
      <w:hyperlink r:id="rId11" w:history="1">
        <w:r w:rsidR="005C4741" w:rsidRPr="001B3760">
          <w:rPr>
            <w:rStyle w:val="Hyperlink"/>
            <w:rFonts w:cstheme="minorHAnsi"/>
            <w:color w:val="0057A5"/>
            <w:sz w:val="20"/>
            <w:szCs w:val="20"/>
            <w:bdr w:val="none" w:sz="0" w:space="0" w:color="auto" w:frame="1"/>
          </w:rPr>
          <w:t>https://www.ncdc.noaa.gov/cag/</w:t>
        </w:r>
      </w:hyperlink>
      <w:r w:rsidRPr="001B3760">
        <w:rPr>
          <w:rFonts w:cstheme="minorHAnsi"/>
          <w:sz w:val="20"/>
          <w:szCs w:val="20"/>
        </w:rPr>
        <w:t xml:space="preserve"> (</w:t>
      </w:r>
      <w:r w:rsidR="005C4741" w:rsidRPr="001B3760">
        <w:rPr>
          <w:rFonts w:cstheme="minorHAnsi"/>
          <w:sz w:val="20"/>
          <w:szCs w:val="20"/>
        </w:rPr>
        <w:t xml:space="preserve">May </w:t>
      </w:r>
      <w:r w:rsidRPr="001B3760">
        <w:rPr>
          <w:rFonts w:cstheme="minorHAnsi"/>
          <w:sz w:val="20"/>
          <w:szCs w:val="20"/>
        </w:rPr>
        <w:t>2022)</w:t>
      </w:r>
      <w:r w:rsidR="00F42400" w:rsidRPr="001B3760">
        <w:rPr>
          <w:rFonts w:cstheme="minorHAnsi"/>
          <w:sz w:val="20"/>
          <w:szCs w:val="20"/>
        </w:rPr>
        <w:t>, and plotted for</w:t>
      </w:r>
      <w:r w:rsidR="00B50FC0" w:rsidRPr="001B3760">
        <w:rPr>
          <w:rFonts w:cstheme="minorHAnsi"/>
          <w:sz w:val="20"/>
          <w:szCs w:val="20"/>
        </w:rPr>
        <w:t xml:space="preserve"> the month of March</w:t>
      </w:r>
      <w:r w:rsidR="00F42400" w:rsidRPr="001B3760">
        <w:rPr>
          <w:rFonts w:cstheme="minorHAnsi"/>
          <w:sz w:val="20"/>
          <w:szCs w:val="20"/>
        </w:rPr>
        <w:t xml:space="preserve">. The </w:t>
      </w:r>
      <w:r w:rsidR="00B119D3" w:rsidRPr="001B3760">
        <w:rPr>
          <w:rFonts w:cstheme="minorHAnsi"/>
          <w:sz w:val="20"/>
          <w:szCs w:val="20"/>
        </w:rPr>
        <w:t>anomalies are calculated with reference to the global temperature</w:t>
      </w:r>
      <w:r w:rsidR="00F42400" w:rsidRPr="001B3760">
        <w:rPr>
          <w:rFonts w:cstheme="minorHAnsi"/>
          <w:sz w:val="20"/>
          <w:szCs w:val="20"/>
        </w:rPr>
        <w:t xml:space="preserve"> average for the 20</w:t>
      </w:r>
      <w:r w:rsidR="00F42400" w:rsidRPr="001B3760">
        <w:rPr>
          <w:rFonts w:cstheme="minorHAnsi"/>
          <w:sz w:val="20"/>
          <w:szCs w:val="20"/>
          <w:vertAlign w:val="superscript"/>
        </w:rPr>
        <w:t>th</w:t>
      </w:r>
      <w:r w:rsidR="00F42400" w:rsidRPr="001B3760">
        <w:rPr>
          <w:rFonts w:cstheme="minorHAnsi"/>
          <w:sz w:val="20"/>
          <w:szCs w:val="20"/>
        </w:rPr>
        <w:t xml:space="preserve"> century</w:t>
      </w:r>
      <w:r w:rsidRPr="001B3760">
        <w:rPr>
          <w:rFonts w:cstheme="minorHAnsi"/>
          <w:sz w:val="20"/>
          <w:szCs w:val="20"/>
        </w:rPr>
        <w:t>.</w:t>
      </w:r>
    </w:p>
    <w:p w14:paraId="253F572E" w14:textId="77777777" w:rsidR="001053E4" w:rsidRPr="001B3760" w:rsidRDefault="001053E4" w:rsidP="0084128A">
      <w:pPr>
        <w:spacing w:line="276" w:lineRule="auto"/>
        <w:jc w:val="both"/>
      </w:pPr>
    </w:p>
    <w:p w14:paraId="34B656D8" w14:textId="3A71E6C8" w:rsidR="00F125CB" w:rsidRPr="001B3760" w:rsidRDefault="00111FE3" w:rsidP="0084128A">
      <w:pPr>
        <w:spacing w:line="276" w:lineRule="auto"/>
        <w:jc w:val="both"/>
      </w:pPr>
      <w:r w:rsidRPr="001B3760">
        <w:t xml:space="preserve">There is </w:t>
      </w:r>
      <w:r w:rsidR="00D7228A" w:rsidRPr="001B3760">
        <w:t>accumulating</w:t>
      </w:r>
      <w:r w:rsidRPr="001B3760">
        <w:t xml:space="preserve"> empirical evidence that climate </w:t>
      </w:r>
      <w:r w:rsidR="00F125CB" w:rsidRPr="001B3760">
        <w:t xml:space="preserve">change </w:t>
      </w:r>
      <w:r w:rsidR="00D7228A" w:rsidRPr="001B3760">
        <w:t>affects biodiversity globally,</w:t>
      </w:r>
      <w:r w:rsidR="00F125CB" w:rsidRPr="001B3760">
        <w:t xml:space="preserve"> </w:t>
      </w:r>
      <w:r w:rsidR="00D7228A" w:rsidRPr="001B3760">
        <w:t>with documented changes in phenology</w:t>
      </w:r>
      <w:r w:rsidR="00B7766E" w:rsidRPr="001B3760">
        <w:t xml:space="preserve"> </w:t>
      </w:r>
      <w:r w:rsidR="00B7766E" w:rsidRPr="001B3760">
        <w:fldChar w:fldCharType="begin" w:fldLock="1"/>
      </w:r>
      <w:r w:rsidR="002C2036" w:rsidRPr="001B3760">
        <w:instrText>ADDIN CSL_CITATION {"citationItems":[{"id":"ITEM-1","itemData":{"DOI":"10.1002/wcc.764","ISSN":"17577799","abstract":"Climate change is a defining element of the current ecological landscape, with consequences ranging from global to local environments. One of the first indices of the ecological impact of the ongoing environmental changes was measurement of their effects on phenology, the seasonal timing of recurring annual events such as the beginning of the growing season, timing of flowering, and breeding seasons of animals. Research has moved beyond simple descriptions of these temporal changes to investigations of their root causes, impacts, and consequences at both ecological and evolutionary time scales. This changing landscape, environmental, ecological, and evolutionary, makes this an exciting, albeit sometimes depressing, time to be a scientist. This article is categorized under: Assessing Impacts of Climate Change &gt; Observed Impacts of Climate Change Climate, Ecology, and Conservation &gt; Observed Ecological Changes.","author":[{"dropping-particle":"","family":"Inouye","given":"David W.","non-dropping-particle":"","parse-names":false,"suffix":""}],"container-title":"Wiley Interdisciplinary Reviews: Climate Change","id":"ITEM-1","issue":"November 2021","issued":{"date-parts":[["2022"]]},"page":"1-17","title":"Climate change and phenology","type":"article-journal"},"uris":["http://www.mendeley.com/documents/?uuid=f4390f6b-cd52-4cf6-b6a4-7ca34d896f72"]}],"mendeley":{"formattedCitation":"(Inouye 2022)","plainTextFormattedCitation":"(Inouye 2022)","previouslyFormattedCitation":"(Inouye 2022)"},"properties":{"noteIndex":0},"schema":"https://github.com/citation-style-language/schema/raw/master/csl-citation.json"}</w:instrText>
      </w:r>
      <w:r w:rsidR="00B7766E" w:rsidRPr="001B3760">
        <w:fldChar w:fldCharType="separate"/>
      </w:r>
      <w:r w:rsidR="00B7766E" w:rsidRPr="001B3760">
        <w:rPr>
          <w:noProof/>
        </w:rPr>
        <w:t>(Inouye 2022)</w:t>
      </w:r>
      <w:r w:rsidR="00B7766E" w:rsidRPr="001B3760">
        <w:fldChar w:fldCharType="end"/>
      </w:r>
      <w:r w:rsidR="00D7228A" w:rsidRPr="001B3760">
        <w:t>, in the geographical distributions of</w:t>
      </w:r>
      <w:r w:rsidR="00F125CB" w:rsidRPr="001B3760">
        <w:t xml:space="preserve"> species</w:t>
      </w:r>
      <w:r w:rsidR="00D7228A" w:rsidRPr="001B3760">
        <w:t xml:space="preserve"> </w:t>
      </w:r>
      <w:r w:rsidR="002C2036" w:rsidRPr="001B3760">
        <w:fldChar w:fldCharType="begin" w:fldLock="1"/>
      </w:r>
      <w:r w:rsidR="00B130DD" w:rsidRPr="001B3760">
        <w:instrText>ADDIN CSL_CITATION {"citationItems":[{"id":"ITEM-1","itemData":{"DOI":"10.1126/science.1206432","ISSN":"00368075","PMID":"21852500","abstract":"The distributions of many terrestrial organisms are currently shifting in latitude or elevation in response to changing climate. Using a meta-analysis, we estimated that the distributions of species have recently shifted to higher elevations at a median rate of 11.0 meters per decade, and to higher latitudes at a median rate of 16.9 kilometers per decade. These rates are approximately two and three times faster than previously reported. The distances moved by species are greatest in studies showing the highest levels of warming, with average latitudinal shifts being generally sufficient to track temperature changes. However, individual species vary greatly in their rates of change, suggesting that the range shift of each species depends on multiple internal species traits and external drivers of change. Rapid average shifts derive from a wide diversity of responses by individual species.","author":[{"dropping-particle":"","family":"Chen","given":"I. Ching","non-dropping-particle":"","parse-names":false,"suffix":""},{"dropping-particle":"","family":"Hill","given":"Jane K.","non-dropping-particle":"","parse-names":false,"suffix":""},{"dropping-particle":"","family":"Ohlemüller","given":"Ralf","non-dropping-particle":"","parse-names":false,"suffix":""},{"dropping-particle":"","family":"Roy","given":"David B.","non-dropping-particle":"","parse-names":false,"suffix":""},{"dropping-particle":"","family":"Thomas","given":"Chris D.","non-dropping-particle":"","parse-names":false,"suffix":""}],"container-title":"Science","id":"ITEM-1","issue":"6045","issued":{"date-parts":[["2011"]]},"page":"1024-1026","title":"Rapid range shifts of species associated with high levels of climate warming","type":"article-journal","volume":"333"},"uris":["http://www.mendeley.com/documents/?uuid=f60eb348-b86c-4117-910b-79f7a3908899"]},{"id":"ITEM-2","itemData":{"DOI":"10.1111/ecog.00967","ISSN":"16000587","abstract":"Poleward and upward shifts are the most frequent types of range shifts that have been reported in response to contemporary climate change. However, the number of reports documenting other types of range shifts - such as in east-west directions across longitudes or, even more unexpectedly, towards tropical latitudes and lower elevations - is increasing rapidly. Recent studies show that these range shifts may not be so unexpected once the local climate changes are accounted for. We here provide an updated synthesis of the fast-moving research on climate-related range shifts. By describing the current state of the art on geographical patterns of species range shifts under contemporary climate change for plants and animals across both terrestrial and marine ecosystems, we identified a number of research shortfalls. In addition to the recognised geographic shortfall in the tropics, we found taxonomic and methodological shortfalls with knowledge gaps regarding range shifts of prokaryotes, lowland range shifts of terrestrial plants, and bathymetric range shifts of marine plants. Based on this review, we provide a research agenda for filling these gaps. We outline a comprehensive framework for assessing multidimensional changes in species distributions, which should then be contrasted with expectations based on climate change indices, such as velocity measures accounting for complex local climate changes. Finally, we propose a unified classification of geographical patterns of species range shifts, arranged in a bi-dimensional space defined by species' persistence and movement rates. Placing the observed and expected shifts into this bi-dimensional space should lead to more informed assessments of extinction risks.","author":[{"dropping-particle":"","family":"Lenoir","given":"J.","non-dropping-particle":"","parse-names":false,"suffix":""},{"dropping-particle":"","family":"Svenning","given":"J. C.","non-dropping-particle":"","parse-names":false,"suffix":""}],"container-title":"Ecography","id":"ITEM-2","issue":"1","issued":{"date-parts":[["2015"]]},"page":"15-28","title":"Climate-related range shifts - a global multidimensional synthesis and new research directions","type":"article-journal","volume":"38"},"uris":["http://www.mendeley.com/documents/?uuid=3d7c0730-70ff-4e44-ba4d-e46defe4d4f3"]}],"mendeley":{"formattedCitation":"(Chen &lt;i&gt;et al.&lt;/i&gt; 2011; Lenoir &amp; Svenning 2015)","plainTextFormattedCitation":"(Chen et al. 2011; Lenoir &amp; Svenning 2015)","previouslyFormattedCitation":"(Chen &lt;i&gt;et al.&lt;/i&gt; 2011; Lenoir &amp; Svenning 2015)"},"properties":{"noteIndex":0},"schema":"https://github.com/citation-style-language/schema/raw/master/csl-citation.json"}</w:instrText>
      </w:r>
      <w:r w:rsidR="002C2036" w:rsidRPr="001B3760">
        <w:fldChar w:fldCharType="separate"/>
      </w:r>
      <w:r w:rsidR="00606F91" w:rsidRPr="001B3760">
        <w:rPr>
          <w:noProof/>
        </w:rPr>
        <w:t xml:space="preserve">(Chen </w:t>
      </w:r>
      <w:r w:rsidR="00606F91" w:rsidRPr="001B3760">
        <w:rPr>
          <w:i/>
          <w:noProof/>
        </w:rPr>
        <w:t>et al.</w:t>
      </w:r>
      <w:r w:rsidR="00606F91" w:rsidRPr="001B3760">
        <w:rPr>
          <w:noProof/>
        </w:rPr>
        <w:t xml:space="preserve"> 2011; Lenoir &amp; Svenning 2015)</w:t>
      </w:r>
      <w:r w:rsidR="002C2036" w:rsidRPr="001B3760">
        <w:fldChar w:fldCharType="end"/>
      </w:r>
      <w:r w:rsidR="00D7228A" w:rsidRPr="001B3760">
        <w:t>,</w:t>
      </w:r>
      <w:r w:rsidR="003364EB" w:rsidRPr="001B3760">
        <w:t xml:space="preserve"> and</w:t>
      </w:r>
      <w:r w:rsidR="00D7228A" w:rsidRPr="001B3760">
        <w:t xml:space="preserve"> in species physiology </w:t>
      </w:r>
      <w:r w:rsidR="00B130DD" w:rsidRPr="001B3760">
        <w:fldChar w:fldCharType="begin" w:fldLock="1"/>
      </w:r>
      <w:r w:rsidR="00DC3DEF" w:rsidRPr="001B3760">
        <w:instrText>ADDIN CSL_CITATION {"citationItems":[{"id":"ITEM-1","itemData":{"DOI":"10.3354/cr00879","ISSN":"0936577X","abstract":"Much attention has been given to forecasting the likely effects of ongoing climate change on biodiversity. A large and often contentious literature has developed about how changes in species' ranges should be modelled and how additional biological mechanisms might be incorporated to improve their utility. Nonetheless, 2 areas stand out as relatively underappreciated: the importance of understanding a species' physiological capacities when forecasting its response to climate change, and the likely influence that capacities for genetic change across generations and changes in plastic responses, or the lack thereof, will have on a species' response. Although perhaps not as well developed as correlative approaches to understanding species responses to change, mechanistic approaches are advancing rapidly. In this review, we explore several of the key messages emerging from the mechanistic approach, embodied in evolutionary physiology, to understanding and forecasting species responses to climate change. © Inter-Research 2010.","author":[{"dropping-particle":"","family":"Chown","given":"Steven L.","non-dropping-particle":"","parse-names":false,"suffix":""},{"dropping-particle":"","family":"Hoffmann","given":"Ary A.","non-dropping-particle":"","parse-names":false,"suffix":""},{"dropping-particle":"","family":"Kristensen","given":"Torsten N.","non-dropping-particle":"","parse-names":false,"suffix":""},{"dropping-particle":"","family":"Angilletta","given":"Michael J.","non-dropping-particle":"","parse-names":false,"suffix":""},{"dropping-particle":"","family":"Stenseth","given":"Nils Chr","non-dropping-particle":"","parse-names":false,"suffix":""},{"dropping-particle":"","family":"Pertoldi","given":"Cino","non-dropping-particle":"","parse-names":false,"suffix":""}],"container-title":"Climate Research","id":"ITEM-1","issue":"1-2","issued":{"date-parts":[["2010"]]},"page":"3-15","title":"Adapting to climate change: A perspective from evolutionary physiology","type":"article-journal","volume":"43"},"uris":["http://www.mendeley.com/documents/?uuid=1a04379d-fd70-49af-bf57-75ab943f4276"]},{"id":"ITEM-2","itemData":{"DOI":"10.1126/science.1163156","author":[{"dropping-particle":"","family":"Pörtner","given":"Hans O","non-dropping-particle":"","parse-names":false,"suffix":""},{"dropping-particle":"","family":"Farrell","given":"Anthony P","non-dropping-particle":"","parse-names":false,"suffix":""}],"container-title":"Science","id":"ITEM-2","issue":"5902","issued":{"date-parts":[["2008"]]},"page":"690-692","title":"Physiology and Climate Change","type":"article-journal","volume":"322"},"uris":["http://www.mendeley.com/documents/?uuid=0f031366-1fd1-4413-9ebe-ae27262c028b"]}],"mendeley":{"formattedCitation":"(Pörtner &amp; Farrell 2008; Chown &lt;i&gt;et al.&lt;/i&gt; 2010)","plainTextFormattedCitation":"(Pörtner &amp; Farrell 2008; Chown et al. 2010)","previouslyFormattedCitation":"(Pörtner &amp; Farrell 2008; Chown &lt;i&gt;et al.&lt;/i&gt; 2010)"},"properties":{"noteIndex":0},"schema":"https://github.com/citation-style-language/schema/raw/master/csl-citation.json"}</w:instrText>
      </w:r>
      <w:r w:rsidR="00B130DD" w:rsidRPr="001B3760">
        <w:fldChar w:fldCharType="separate"/>
      </w:r>
      <w:r w:rsidR="004A0738" w:rsidRPr="001B3760">
        <w:rPr>
          <w:noProof/>
        </w:rPr>
        <w:t xml:space="preserve">(Pörtner &amp; Farrell 2008; Chown </w:t>
      </w:r>
      <w:r w:rsidR="004A0738" w:rsidRPr="001B3760">
        <w:rPr>
          <w:i/>
          <w:noProof/>
        </w:rPr>
        <w:t>et al.</w:t>
      </w:r>
      <w:r w:rsidR="004A0738" w:rsidRPr="001B3760">
        <w:rPr>
          <w:noProof/>
        </w:rPr>
        <w:t xml:space="preserve"> 2010)</w:t>
      </w:r>
      <w:r w:rsidR="00B130DD" w:rsidRPr="001B3760">
        <w:fldChar w:fldCharType="end"/>
      </w:r>
      <w:r w:rsidR="00AC5B05" w:rsidRPr="001B3760">
        <w:t>.</w:t>
      </w:r>
      <w:r w:rsidR="00CF7531" w:rsidRPr="001B3760">
        <w:t xml:space="preserve"> C</w:t>
      </w:r>
      <w:r w:rsidR="00DE4346" w:rsidRPr="001B3760">
        <w:t xml:space="preserve">limate-change impacts on individual species have consequences </w:t>
      </w:r>
      <w:r w:rsidR="00740BE5" w:rsidRPr="001B3760">
        <w:t xml:space="preserve">for </w:t>
      </w:r>
      <w:r w:rsidR="00EC64C4" w:rsidRPr="001B3760">
        <w:t>whole communities</w:t>
      </w:r>
      <w:r w:rsidR="00F309D1" w:rsidRPr="001B3760">
        <w:t>,</w:t>
      </w:r>
      <w:r w:rsidR="007E28CB" w:rsidRPr="001B3760">
        <w:t xml:space="preserve"> through</w:t>
      </w:r>
      <w:r w:rsidR="00740BE5" w:rsidRPr="001B3760">
        <w:t xml:space="preserve"> the</w:t>
      </w:r>
      <w:r w:rsidR="007E28CB" w:rsidRPr="001B3760">
        <w:t xml:space="preserve"> disruptions</w:t>
      </w:r>
      <w:r w:rsidR="00234A7B" w:rsidRPr="001B3760">
        <w:t xml:space="preserve"> of </w:t>
      </w:r>
      <w:r w:rsidR="00740BE5" w:rsidRPr="001B3760">
        <w:t xml:space="preserve">species interactions, which </w:t>
      </w:r>
      <w:r w:rsidR="0032209D" w:rsidRPr="001B3760">
        <w:t>can in turn exacerbate impacts on individual species</w:t>
      </w:r>
      <w:r w:rsidR="001B3760" w:rsidRPr="001B3760">
        <w:t xml:space="preserve"> </w:t>
      </w:r>
      <w:r w:rsidR="001B3760" w:rsidRPr="001B3760">
        <w:fldChar w:fldCharType="begin" w:fldLock="1"/>
      </w:r>
      <w:r w:rsidR="00204E7F">
        <w:instrText>ADDIN CSL_CITATION {"citationItems":[{"id":"ITEM-1","itemData":{"DOI":"10.1098/rspb.2012.1890","ISSN":"14712954","PMID":"23075836","abstract":"Anthropogenic climate change is predicted to be a major cause of species extinctions in the next 100 years. But what will actually cause these extinctions? For example, will it be limited physiological tolerance to high temperatures, changing biotic interactions or other factors? Here, we systematically review the proximate causes of climate-change related extinctions and their empirical support. We find 136 case studies of climatic impacts that are potentially relevant to this topic. However, only seven identified proximate causes of demonstrated local extinctions due to anthropogenic climate change. Among these seven studies, the proximate causes vary widely. Surprisingly, none show a straightforward relationship between local extinction and limited tolerances to high temperature. Instead, many studies implicate species interactions as an important proximate cause, especially decreases in food availability. We find very similar patterns in studies showing decreases in abundance associated with climate change, and in those studies showing impacts of climatic oscillations. Collectively, these results highlight our disturbingly limited knowledge of this crucial issue but also support the idea that changing species interactions are an important cause of documented population declines and extinctions related to climate change. Finally, we briefly outline general research strategies for identifying these proximate causes in future studies. © 2012 The Author(s) Published by the Royal Society. All rights reserved.","author":[{"dropping-particle":"","family":"Cahill","given":"Abigail E.","non-dropping-particle":"","parse-names":false,"suffix":""},{"dropping-particle":"","family":"Aiello-Lammens","given":"Matthew E.","non-dropping-particle":"","parse-names":false,"suffix":""},{"dropping-particle":"","family":"Caitlin Fisher-Reid","given":"M.","non-dropping-particle":"","parse-names":false,"suffix":""},{"dropping-particle":"","family":"Hua","given":"Xia","non-dropping-particle":"","parse-names":false,"suffix":""},{"dropping-particle":"","family":"Karanewsky","given":"Caitlin J.","non-dropping-particle":"","parse-names":false,"suffix":""},{"dropping-particle":"","family":"Ryu","given":"Hae Yeong","non-dropping-particle":"","parse-names":false,"suffix":""},{"dropping-particle":"","family":"Sbeglia","given":"Gena C.","non-dropping-particle":"","parse-names":false,"suffix":""},{"dropping-particle":"","family":"Spagnolo","given":"Fabrizio","non-dropping-particle":"","parse-names":false,"suffix":""},{"dropping-particle":"","family":"Waldron","given":"John B.","non-dropping-particle":"","parse-names":false,"suffix":""},{"dropping-particle":"","family":"Warsi","given":"Omar","non-dropping-particle":"","parse-names":false,"suffix":""},{"dropping-particle":"","family":"Wiens","given":"John J.","non-dropping-particle":"","parse-names":false,"suffix":""}],"container-title":"Proceedings of the Royal Society B: Biological Sciences","id":"ITEM-1","issue":"1750","issued":{"date-parts":[["2013"]]},"title":"How does climate change cause extinction?","type":"article-journal","volume":"280"},"uris":["http://www.mendeley.com/documents/?uuid=d181d7e4-8c4d-4ded-b37d-d9a5f116b596"]},{"id":"ITEM-2","itemData":{"DOI":"10.1073/pnas.1714511115","ISSN":"10916490","PMID":"29666247","abstract":"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 of the United States of America","id":"ITEM-2","issue":"20","issued":{"date-parts":[["2018"]]},"page":"5211-5216","title":"Global shifts in the phenological synchrony of species interactions over recent decades","type":"article-journal","volume":"115"},"uris":["http://www.mendeley.com/documents/?uuid=77d1afdf-7233-440a-a7b9-cb11f2c65a4c","http://www.mendeley.com/documents/?uuid=4e669c77-57c0-4b8c-a047-2ae4de464b0a"]}],"mendeley":{"formattedCitation":"(Cahill &lt;i&gt;et al.&lt;/i&gt; 2013; Kharouba &lt;i&gt;et al.&lt;/i&gt; 2018)","plainTextFormattedCitation":"(Cahill et al. 2013; Kharouba et al. 2018)","previouslyFormattedCitation":"(Cahill &lt;i&gt;et al.&lt;/i&gt; 2013; Kharouba &lt;i&gt;et al.&lt;/i&gt; 2018)"},"properties":{"noteIndex":0},"schema":"https://github.com/citation-style-language/schema/raw/master/csl-citation.json"}</w:instrText>
      </w:r>
      <w:r w:rsidR="001B3760" w:rsidRPr="001B3760">
        <w:fldChar w:fldCharType="separate"/>
      </w:r>
      <w:r w:rsidR="001B3760" w:rsidRPr="001B3760">
        <w:rPr>
          <w:noProof/>
        </w:rPr>
        <w:t xml:space="preserve">(Cahill </w:t>
      </w:r>
      <w:r w:rsidR="001B3760" w:rsidRPr="001B3760">
        <w:rPr>
          <w:i/>
          <w:noProof/>
        </w:rPr>
        <w:t>et al.</w:t>
      </w:r>
      <w:r w:rsidR="001B3760" w:rsidRPr="001B3760">
        <w:rPr>
          <w:noProof/>
        </w:rPr>
        <w:t xml:space="preserve"> 2013; Kharouba </w:t>
      </w:r>
      <w:r w:rsidR="001B3760" w:rsidRPr="001B3760">
        <w:rPr>
          <w:i/>
          <w:noProof/>
        </w:rPr>
        <w:t>et al.</w:t>
      </w:r>
      <w:r w:rsidR="001B3760" w:rsidRPr="001B3760">
        <w:rPr>
          <w:noProof/>
        </w:rPr>
        <w:t xml:space="preserve"> 2018)</w:t>
      </w:r>
      <w:r w:rsidR="001B3760" w:rsidRPr="001B3760">
        <w:fldChar w:fldCharType="end"/>
      </w:r>
      <w:r w:rsidR="00DE4346" w:rsidRPr="001B3760">
        <w:t xml:space="preserve">. </w:t>
      </w:r>
    </w:p>
    <w:p w14:paraId="25814C20" w14:textId="18313EED" w:rsidR="00F125CB" w:rsidRPr="001B3760" w:rsidRDefault="00545F7C" w:rsidP="0084128A">
      <w:pPr>
        <w:spacing w:line="276" w:lineRule="auto"/>
        <w:jc w:val="both"/>
      </w:pPr>
      <w:r w:rsidRPr="001B3760">
        <w:lastRenderedPageBreak/>
        <w:t xml:space="preserve">Projecting future </w:t>
      </w:r>
      <w:r w:rsidR="00A06189" w:rsidRPr="001B3760">
        <w:t xml:space="preserve">land-use and </w:t>
      </w:r>
      <w:r w:rsidRPr="001B3760">
        <w:t xml:space="preserve">climate-change impacts on biodiversity highlights the key role of human-development scenarios for </w:t>
      </w:r>
      <w:r w:rsidR="001B3760" w:rsidRPr="001B3760">
        <w:t xml:space="preserve">global </w:t>
      </w:r>
      <w:r w:rsidR="008A17F1" w:rsidRPr="001B3760">
        <w:t>biodiversity outcomes</w:t>
      </w:r>
      <w:r w:rsidRPr="001B3760">
        <w:t xml:space="preserve"> </w:t>
      </w:r>
      <w:r w:rsidR="00A06189" w:rsidRPr="001B3760">
        <w:fldChar w:fldCharType="begin" w:fldLock="1"/>
      </w:r>
      <w:r w:rsidR="009C0A95" w:rsidRPr="001B3760">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00A06189" w:rsidRPr="001B3760">
        <w:fldChar w:fldCharType="separate"/>
      </w:r>
      <w:r w:rsidR="00A06189" w:rsidRPr="001B3760">
        <w:rPr>
          <w:noProof/>
        </w:rPr>
        <w:t>(Newbold 2018)</w:t>
      </w:r>
      <w:r w:rsidR="00A06189" w:rsidRPr="001B3760">
        <w:fldChar w:fldCharType="end"/>
      </w:r>
      <w:r w:rsidR="002C6172" w:rsidRPr="001B3760">
        <w:t xml:space="preserve"> </w:t>
      </w:r>
      <w:r w:rsidR="00920AC8" w:rsidRPr="001B3760">
        <w:t xml:space="preserve">and for the </w:t>
      </w:r>
      <w:r w:rsidR="002C6172" w:rsidRPr="001B3760">
        <w:t xml:space="preserve">long-term viability of animal </w:t>
      </w:r>
      <w:r w:rsidR="00920AC8" w:rsidRPr="001B3760">
        <w:t>populations</w:t>
      </w:r>
      <w:r w:rsidR="002C6172" w:rsidRPr="001B3760">
        <w:t xml:space="preserve"> </w:t>
      </w:r>
      <w:r w:rsidR="00EB62FE" w:rsidRPr="001B3760">
        <w:fldChar w:fldCharType="begin" w:fldLock="1"/>
      </w:r>
      <w:r w:rsidR="00732A83" w:rsidRPr="001B3760">
        <w:instrText>ADDIN CSL_CITATION {"citationItems":[{"id":"ITEM-1","itemData":{"DOI":"10.1111/gcb.14361","ISSN":"13652486","PMID":"30033551","abstract":"Animal populations have undergone substantial declines in recent decades. These declines have occurred alongside rapid, human‐driven environmental change, including climate warming. An association between population declines and environmental change is well established, yet there has been relatively little analysis of the importance of the rates of climate warming and its interaction with conversion to anthropogenic land use in causing population declines. Here we present a global assessment of the impact of rapid climate warming and anthropogenic land use conversion on 987 populations of 481 species of terrestrial birds and mammals since 1950. We collated spatially referenced population trends of at least 5 years’ duration from the Living Planet database and used mixed effects models to assess the association of these trends with observed rates of climate warming, rates of conversion to anthropogenic land use, body mass, and protected area coverage. We found that declines in population abundance for both birds and mammals are greater in areas where mean temperature has increased more rapidly, and that this effect is more pronounced for birds. However, we do not find a strong effect of conversion to anthropogenic land use, body mass, or protected area coverage. Our results identify a link between rapid warming and population declines, thus supporting the notion that rapid climate warming is a global threat to biodiversity.","author":[{"dropping-particle":"","family":"Spooner","given":"Fiona E.B.","non-dropping-particle":"","parse-names":false,"suffix":""},{"dropping-particle":"","family":"Pearson","given":"Richard G.","non-dropping-particle":"","parse-names":false,"suffix":""},{"dropping-particle":"","family":"Freeman","given":"Robin","non-dropping-particle":"","parse-names":false,"suffix":""}],"container-title":"Global Change Biology","id":"ITEM-1","issued":{"date-parts":[["2018"]]},"title":"Rapid warming is associated with population decline among terrestrial birds and mammals globally","type":"article-journal"},"uris":["http://www.mendeley.com/documents/?uuid=221cc240-89b3-4efa-9096-643cc00dc966"]}],"mendeley":{"formattedCitation":"(Spooner &lt;i&gt;et al.&lt;/i&gt; 2018)","plainTextFormattedCitation":"(Spooner et al. 2018)","previouslyFormattedCitation":"(Spooner &lt;i&gt;et al.&lt;/i&gt; 2018)"},"properties":{"noteIndex":0},"schema":"https://github.com/citation-style-language/schema/raw/master/csl-citation.json"}</w:instrText>
      </w:r>
      <w:r w:rsidR="00EB62FE" w:rsidRPr="001B3760">
        <w:fldChar w:fldCharType="separate"/>
      </w:r>
      <w:r w:rsidR="00EB62FE" w:rsidRPr="001B3760">
        <w:rPr>
          <w:noProof/>
        </w:rPr>
        <w:t xml:space="preserve">(Spooner </w:t>
      </w:r>
      <w:r w:rsidR="00EB62FE" w:rsidRPr="001B3760">
        <w:rPr>
          <w:i/>
          <w:noProof/>
        </w:rPr>
        <w:t>et al.</w:t>
      </w:r>
      <w:r w:rsidR="00EB62FE" w:rsidRPr="001B3760">
        <w:rPr>
          <w:noProof/>
        </w:rPr>
        <w:t xml:space="preserve"> 2018)</w:t>
      </w:r>
      <w:r w:rsidR="00EB62FE" w:rsidRPr="001B3760">
        <w:fldChar w:fldCharType="end"/>
      </w:r>
      <w:r w:rsidRPr="001B3760">
        <w:t xml:space="preserve">. </w:t>
      </w:r>
      <w:r w:rsidR="00F125CB" w:rsidRPr="001B3760">
        <w:t xml:space="preserve">As the world’s population continues to grow and as the demand for food, energy and other commodities keeps rising, rates of global land-use and climate change are unlikely to curb without the implementation of strong international regulations and consumption changes </w:t>
      </w:r>
      <w:r w:rsidR="00F125CB" w:rsidRPr="001B3760">
        <w:fldChar w:fldCharType="begin" w:fldLock="1"/>
      </w:r>
      <w:r w:rsidR="00B7766E" w:rsidRPr="001B3760">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id":"ITEM-2","itemData":{"ISBN":"9781107415416","abstract":"The Working Group III (WG III) contribution to the IPCC’s Sixth Assessment Report (AR6) assesses literature on the scientific, technological, environmental, economic and social aspects of mitigation of climate change. [FOOTNOTE 1] Levels of confidence [FOOTNOTE 2] are given in () brackets. Numerical ranges are presented in square [] brackets. References to Chapters, Sections, Figures and Boxes in the underlying report and Technical Summary (TS) are given in {} brackets.","author":[{"dropping-particle":"","family":"Intergovernmental Panel on Climate Change","given":"","non-dropping-particle":"","parse-names":false,"suffix":""}],"container-title":"Cambridge University Press","id":"ITEM-2","issue":"1","issued":{"date-parts":[["2014"]]},"page":"1-30","title":"Mitigation of Climate Change Summary for Policymakers (SPM)","type":"article-journal"},"uris":["http://www.mendeley.com/documents/?uuid=d17325f9-bf18-48e5-8fc5-9a4e1b9e43b4"]}],"mendeley":{"formattedCitation":"(Intergovernmental Panel on Climate Change 2014; Stehfest &lt;i&gt;et al.&lt;/i&gt; 2019)","manualFormatting":"(Intergovernmental Panel on Climate Change 2022; Stehfest et al. 2019)","plainTextFormattedCitation":"(Intergovernmental Panel on Climate Change 2014; Stehfest et al. 2019)","previouslyFormattedCitation":"(Intergovernmental Panel on Climate Change 2014; Stehfest &lt;i&gt;et al.&lt;/i&gt; 2019)"},"properties":{"noteIndex":0},"schema":"https://github.com/citation-style-language/schema/raw/master/csl-citation.json"}</w:instrText>
      </w:r>
      <w:r w:rsidR="00F125CB" w:rsidRPr="001B3760">
        <w:fldChar w:fldCharType="separate"/>
      </w:r>
      <w:r w:rsidR="00C97E27" w:rsidRPr="001B3760">
        <w:rPr>
          <w:noProof/>
        </w:rPr>
        <w:t>(Intergovernmental Panel on Climate Change 20</w:t>
      </w:r>
      <w:r w:rsidR="004C3E24" w:rsidRPr="001B3760">
        <w:rPr>
          <w:noProof/>
        </w:rPr>
        <w:t>22</w:t>
      </w:r>
      <w:r w:rsidR="00C97E27" w:rsidRPr="001B3760">
        <w:rPr>
          <w:noProof/>
        </w:rPr>
        <w:t xml:space="preserve">; Stehfest </w:t>
      </w:r>
      <w:r w:rsidR="00C97E27" w:rsidRPr="001B3760">
        <w:rPr>
          <w:i/>
          <w:noProof/>
        </w:rPr>
        <w:t>et al.</w:t>
      </w:r>
      <w:r w:rsidR="00C97E27" w:rsidRPr="001B3760">
        <w:rPr>
          <w:noProof/>
        </w:rPr>
        <w:t xml:space="preserve"> 2019)</w:t>
      </w:r>
      <w:r w:rsidR="00F125CB" w:rsidRPr="001B3760">
        <w:fldChar w:fldCharType="end"/>
      </w:r>
      <w:r w:rsidR="00F125CB" w:rsidRPr="001B3760">
        <w:t xml:space="preserve">. </w:t>
      </w:r>
      <w:r w:rsidR="00710460" w:rsidRPr="001B3760">
        <w:t>In this context</w:t>
      </w:r>
      <w:r w:rsidR="00F125CB" w:rsidRPr="001B3760">
        <w:t xml:space="preserve">, </w:t>
      </w:r>
      <w:r w:rsidR="007E5777" w:rsidRPr="001B3760">
        <w:t>evaluating</w:t>
      </w:r>
      <w:r w:rsidR="00F125CB" w:rsidRPr="001B3760">
        <w:t xml:space="preserve"> the effects of land-use and climate change on biodiversity and associated ecosystem services has become vital in order to put into place mitigation measures. </w:t>
      </w:r>
      <w:r w:rsidR="00DA44FD" w:rsidRPr="001B3760">
        <w:t>In particular,</w:t>
      </w:r>
      <w:r w:rsidR="00D37E40" w:rsidRPr="001B3760">
        <w:t xml:space="preserve"> </w:t>
      </w:r>
      <w:r w:rsidR="00F65023" w:rsidRPr="001B3760">
        <w:t xml:space="preserve">understanding what </w:t>
      </w:r>
      <w:r w:rsidR="007E5777" w:rsidRPr="001B3760">
        <w:t>makes</w:t>
      </w:r>
      <w:r w:rsidR="00F65023" w:rsidRPr="001B3760">
        <w:t xml:space="preserve"> species </w:t>
      </w:r>
      <w:r w:rsidR="004C40FC" w:rsidRPr="001B3760">
        <w:t>more sensitive</w:t>
      </w:r>
      <w:r w:rsidR="00F65023" w:rsidRPr="001B3760">
        <w:t xml:space="preserve"> to land-use and climate change </w:t>
      </w:r>
      <w:r w:rsidR="00747AD0" w:rsidRPr="001B3760">
        <w:t>can</w:t>
      </w:r>
      <w:r w:rsidR="004B69E1" w:rsidRPr="001B3760">
        <w:t xml:space="preserve"> help conservation efforts</w:t>
      </w:r>
      <w:r w:rsidR="004C40FC" w:rsidRPr="001B3760">
        <w:t>.</w:t>
      </w:r>
    </w:p>
    <w:p w14:paraId="6C5233AD" w14:textId="77777777" w:rsidR="00F125CB" w:rsidRPr="001B3760" w:rsidRDefault="00F125CB" w:rsidP="0084128A">
      <w:pPr>
        <w:pStyle w:val="ListParagraph"/>
        <w:numPr>
          <w:ilvl w:val="0"/>
          <w:numId w:val="1"/>
        </w:numPr>
        <w:spacing w:line="276" w:lineRule="auto"/>
        <w:jc w:val="both"/>
        <w:rPr>
          <w:i/>
          <w:iCs/>
        </w:rPr>
      </w:pPr>
      <w:r w:rsidRPr="001B3760">
        <w:rPr>
          <w:i/>
          <w:iCs/>
        </w:rPr>
        <w:t>Informing and prioritising vertebrate conservation with trait-based approaches</w:t>
      </w:r>
    </w:p>
    <w:p w14:paraId="28955BB3" w14:textId="1595297A" w:rsidR="00F125CB" w:rsidRPr="001B3760" w:rsidRDefault="00F125CB" w:rsidP="0084128A">
      <w:pPr>
        <w:spacing w:line="276" w:lineRule="auto"/>
        <w:jc w:val="both"/>
        <w:rPr>
          <w:i/>
          <w:iCs/>
        </w:rPr>
      </w:pPr>
      <w:r w:rsidRPr="001B3760">
        <w:rPr>
          <w:i/>
          <w:iCs/>
        </w:rPr>
        <w:t>Ecological importance of terrestrial vertebrates</w:t>
      </w:r>
      <w:r w:rsidR="00CA3F32" w:rsidRPr="001B3760">
        <w:rPr>
          <w:i/>
          <w:iCs/>
        </w:rPr>
        <w:t xml:space="preserve"> and current threats</w:t>
      </w:r>
    </w:p>
    <w:p w14:paraId="612E955B" w14:textId="44824F1F" w:rsidR="00F125CB" w:rsidRPr="001B3760" w:rsidRDefault="00F125CB" w:rsidP="0084128A">
      <w:pPr>
        <w:spacing w:line="276" w:lineRule="auto"/>
        <w:jc w:val="both"/>
      </w:pPr>
      <w:r w:rsidRPr="001B3760">
        <w:rPr>
          <w:rFonts w:ascii="SFRM1095" w:hAnsi="SFRM1095" w:cs="SFRM1095"/>
        </w:rPr>
        <w:t>Vertebrate</w:t>
      </w:r>
      <w:r w:rsidR="00755B9A">
        <w:rPr>
          <w:rFonts w:ascii="SFRM1095" w:hAnsi="SFRM1095" w:cs="SFRM1095"/>
        </w:rPr>
        <w:t xml:space="preserve">s </w:t>
      </w:r>
      <w:r w:rsidRPr="001B3760">
        <w:rPr>
          <w:rFonts w:ascii="SFRM1095" w:hAnsi="SFRM1095" w:cs="SFRM1095"/>
        </w:rPr>
        <w:t xml:space="preserve">play significant roles in ecosystem functioning and support a wide range of processes, most notably as pollinators </w:t>
      </w:r>
      <w:r w:rsidRPr="001B3760">
        <w:rPr>
          <w:rFonts w:ascii="SFRM1095" w:hAnsi="SFRM1095" w:cs="SFRM1095"/>
        </w:rPr>
        <w:fldChar w:fldCharType="begin" w:fldLock="1"/>
      </w:r>
      <w:r w:rsidRPr="001B3760">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 xml:space="preserve">(Ratto </w:t>
      </w:r>
      <w:r w:rsidRPr="001B3760">
        <w:rPr>
          <w:rFonts w:ascii="SFRM1095" w:hAnsi="SFRM1095" w:cs="SFRM1095"/>
          <w:i/>
          <w:noProof/>
        </w:rPr>
        <w:t>et al.</w:t>
      </w:r>
      <w:r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xml:space="preserve">, seed dispersers </w:t>
      </w:r>
      <w:r w:rsidRPr="001B3760">
        <w:rPr>
          <w:rFonts w:ascii="SFRM1095" w:hAnsi="SFRM1095" w:cs="SFRM1095"/>
        </w:rPr>
        <w:fldChar w:fldCharType="begin" w:fldLock="1"/>
      </w:r>
      <w:r w:rsidRPr="001B3760">
        <w:rPr>
          <w:rFonts w:ascii="SFRM1095" w:hAnsi="SFRM1095" w:cs="SFRM1095"/>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1B3760">
        <w:rPr>
          <w:rFonts w:ascii="SFRM1095" w:hAnsi="SFRM1095" w:cs="SFRM1095"/>
        </w:rPr>
        <w:fldChar w:fldCharType="separate"/>
      </w:r>
      <w:r w:rsidRPr="001B3760">
        <w:rPr>
          <w:rFonts w:ascii="SFRM1095" w:hAnsi="SFRM1095" w:cs="SFRM1095"/>
          <w:noProof/>
        </w:rPr>
        <w:t>(Tiffney 2004)</w:t>
      </w:r>
      <w:r w:rsidRPr="001B3760">
        <w:rPr>
          <w:rFonts w:ascii="SFRM1095" w:hAnsi="SFRM1095" w:cs="SFRM1095"/>
        </w:rPr>
        <w:fldChar w:fldCharType="end"/>
      </w:r>
      <w:r w:rsidRPr="001B3760">
        <w:rPr>
          <w:rFonts w:ascii="SFRM1095" w:hAnsi="SFRM1095" w:cs="SFRM1095"/>
        </w:rPr>
        <w:t xml:space="preserve">, regulators of lower trophic levels </w:t>
      </w:r>
      <w:r w:rsidRPr="001B3760">
        <w:rPr>
          <w:rFonts w:ascii="SFRM1095" w:hAnsi="SFRM1095" w:cs="SFRM1095"/>
        </w:rPr>
        <w:fldChar w:fldCharType="begin" w:fldLock="1"/>
      </w:r>
      <w:r w:rsidR="006F1166" w:rsidRPr="001B3760">
        <w:rPr>
          <w:rFonts w:ascii="SFRM1095" w:hAnsi="SFRM1095" w:cs="SFRM1095"/>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sidRPr="001B3760">
        <w:rPr>
          <w:rFonts w:ascii="SFRM1095" w:hAnsi="SFRM1095" w:cs="SFRM1095"/>
        </w:rPr>
        <w:fldChar w:fldCharType="separate"/>
      </w:r>
      <w:r w:rsidR="00CA3F32" w:rsidRPr="001B3760">
        <w:rPr>
          <w:rFonts w:ascii="SFRM1095" w:hAnsi="SFRM1095" w:cs="SFRM1095"/>
          <w:noProof/>
        </w:rPr>
        <w:t xml:space="preserve">(Barber </w:t>
      </w:r>
      <w:r w:rsidR="00CA3F32" w:rsidRPr="001B3760">
        <w:rPr>
          <w:rFonts w:ascii="SFRM1095" w:hAnsi="SFRM1095" w:cs="SFRM1095"/>
          <w:i/>
          <w:noProof/>
        </w:rPr>
        <w:t>et al.</w:t>
      </w:r>
      <w:r w:rsidR="00CA3F32" w:rsidRPr="001B3760">
        <w:rPr>
          <w:rFonts w:ascii="SFRM1095" w:hAnsi="SFRM1095" w:cs="SFRM1095"/>
          <w:noProof/>
        </w:rPr>
        <w:t xml:space="preserve"> 2010; Salo </w:t>
      </w:r>
      <w:r w:rsidR="00CA3F32" w:rsidRPr="001B3760">
        <w:rPr>
          <w:rFonts w:ascii="SFRM1095" w:hAnsi="SFRM1095" w:cs="SFRM1095"/>
          <w:i/>
          <w:noProof/>
        </w:rPr>
        <w:t>et al.</w:t>
      </w:r>
      <w:r w:rsidR="00CA3F32" w:rsidRPr="001B3760">
        <w:rPr>
          <w:rFonts w:ascii="SFRM1095" w:hAnsi="SFRM1095" w:cs="SFRM1095"/>
          <w:noProof/>
        </w:rPr>
        <w:t xml:space="preserve"> 2010; Luck </w:t>
      </w:r>
      <w:r w:rsidR="00CA3F32" w:rsidRPr="001B3760">
        <w:rPr>
          <w:rFonts w:ascii="SFRM1095" w:hAnsi="SFRM1095" w:cs="SFRM1095"/>
          <w:i/>
          <w:noProof/>
        </w:rPr>
        <w:t>et al.</w:t>
      </w:r>
      <w:r w:rsidR="00CA3F32" w:rsidRPr="001B3760">
        <w:rPr>
          <w:rFonts w:ascii="SFRM1095" w:hAnsi="SFRM1095" w:cs="SFRM1095"/>
          <w:noProof/>
        </w:rPr>
        <w:t xml:space="preserve"> 2012; Lin </w:t>
      </w:r>
      <w:r w:rsidR="00CA3F32" w:rsidRPr="001B3760">
        <w:rPr>
          <w:rFonts w:ascii="SFRM1095" w:hAnsi="SFRM1095" w:cs="SFRM1095"/>
          <w:i/>
          <w:noProof/>
        </w:rPr>
        <w:t>et al.</w:t>
      </w:r>
      <w:r w:rsidR="00CA3F32" w:rsidRPr="001B3760">
        <w:rPr>
          <w:rFonts w:ascii="SFRM1095" w:hAnsi="SFRM1095" w:cs="SFRM1095"/>
          <w:noProof/>
        </w:rPr>
        <w:t xml:space="preserve"> 2018; Zhang </w:t>
      </w:r>
      <w:r w:rsidR="00CA3F32" w:rsidRPr="001B3760">
        <w:rPr>
          <w:rFonts w:ascii="SFRM1095" w:hAnsi="SFRM1095" w:cs="SFRM1095"/>
          <w:i/>
          <w:noProof/>
        </w:rPr>
        <w:t>et al.</w:t>
      </w:r>
      <w:r w:rsidR="00CA3F32" w:rsidRPr="001B3760">
        <w:rPr>
          <w:rFonts w:ascii="SFRM1095" w:hAnsi="SFRM1095" w:cs="SFRM1095"/>
          <w:noProof/>
        </w:rPr>
        <w:t xml:space="preserve"> 2018)</w:t>
      </w:r>
      <w:r w:rsidRPr="001B3760">
        <w:rPr>
          <w:rFonts w:ascii="SFRM1095" w:hAnsi="SFRM1095" w:cs="SFRM1095"/>
        </w:rPr>
        <w:fldChar w:fldCharType="end"/>
      </w:r>
      <w:r w:rsidRPr="001B3760">
        <w:rPr>
          <w:rFonts w:ascii="SFRM1095" w:hAnsi="SFRM1095" w:cs="SFRM1095"/>
        </w:rPr>
        <w:t>, nutrient cyclers</w:t>
      </w:r>
      <w:r w:rsidR="006F1166" w:rsidRPr="001B3760">
        <w:rPr>
          <w:rFonts w:ascii="SFRM1095" w:hAnsi="SFRM1095" w:cs="SFRM1095"/>
        </w:rPr>
        <w:t xml:space="preserve"> </w:t>
      </w:r>
      <w:r w:rsidR="006F1166" w:rsidRPr="001B3760">
        <w:rPr>
          <w:rFonts w:ascii="SFRM1095" w:hAnsi="SFRM1095" w:cs="SFRM1095"/>
        </w:rPr>
        <w:fldChar w:fldCharType="begin" w:fldLock="1"/>
      </w:r>
      <w:r w:rsidR="00633DD7" w:rsidRPr="001B3760">
        <w:rPr>
          <w:rFonts w:ascii="SFRM1095" w:hAnsi="SFRM1095" w:cs="SFRM1095"/>
        </w:rPr>
        <w:instrText>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sidR="006F1166" w:rsidRPr="001B3760">
        <w:rPr>
          <w:rFonts w:ascii="SFRM1095" w:hAnsi="SFRM1095" w:cs="SFRM1095"/>
        </w:rPr>
        <w:fldChar w:fldCharType="separate"/>
      </w:r>
      <w:r w:rsidR="006F1166" w:rsidRPr="001B3760">
        <w:rPr>
          <w:rFonts w:ascii="SFRM1095" w:hAnsi="SFRM1095" w:cs="SFRM1095"/>
          <w:noProof/>
        </w:rPr>
        <w:t xml:space="preserve">(Wilson &amp; Wolkovich 2011; Inger </w:t>
      </w:r>
      <w:r w:rsidR="006F1166" w:rsidRPr="001B3760">
        <w:rPr>
          <w:rFonts w:ascii="SFRM1095" w:hAnsi="SFRM1095" w:cs="SFRM1095"/>
          <w:i/>
          <w:noProof/>
        </w:rPr>
        <w:t>et al.</w:t>
      </w:r>
      <w:r w:rsidR="006F1166" w:rsidRPr="001B3760">
        <w:rPr>
          <w:rFonts w:ascii="SFRM1095" w:hAnsi="SFRM1095" w:cs="SFRM1095"/>
          <w:noProof/>
        </w:rPr>
        <w:t xml:space="preserve"> 2016; Cunningham </w:t>
      </w:r>
      <w:r w:rsidR="006F1166" w:rsidRPr="001B3760">
        <w:rPr>
          <w:rFonts w:ascii="SFRM1095" w:hAnsi="SFRM1095" w:cs="SFRM1095"/>
          <w:i/>
          <w:noProof/>
        </w:rPr>
        <w:t>et al.</w:t>
      </w:r>
      <w:r w:rsidR="006F1166" w:rsidRPr="001B3760">
        <w:rPr>
          <w:rFonts w:ascii="SFRM1095" w:hAnsi="SFRM1095" w:cs="SFRM1095"/>
          <w:noProof/>
        </w:rPr>
        <w:t xml:space="preserve"> 2018)</w:t>
      </w:r>
      <w:r w:rsidR="006F1166" w:rsidRPr="001B3760">
        <w:rPr>
          <w:rFonts w:ascii="SFRM1095" w:hAnsi="SFRM1095" w:cs="SFRM1095"/>
        </w:rPr>
        <w:fldChar w:fldCharType="end"/>
      </w:r>
      <w:r w:rsidRPr="001B3760">
        <w:rPr>
          <w:rFonts w:ascii="SFRM1095" w:hAnsi="SFRM1095" w:cs="SFRM1095"/>
        </w:rPr>
        <w:t xml:space="preserve"> and ecosystem engineers</w:t>
      </w:r>
      <w:r w:rsidR="00633DD7" w:rsidRPr="001B3760">
        <w:rPr>
          <w:rFonts w:ascii="SFRM1095" w:hAnsi="SFRM1095" w:cs="SFRM1095"/>
        </w:rPr>
        <w:t xml:space="preserve"> </w:t>
      </w:r>
      <w:r w:rsidR="00633DD7" w:rsidRPr="001B3760">
        <w:rPr>
          <w:rFonts w:ascii="SFRM1095" w:hAnsi="SFRM1095" w:cs="SFRM1095"/>
        </w:rPr>
        <w:fldChar w:fldCharType="begin" w:fldLock="1"/>
      </w:r>
      <w:r w:rsidR="00633DD7" w:rsidRPr="001B3760">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sidR="00633DD7" w:rsidRPr="001B3760">
        <w:rPr>
          <w:rFonts w:ascii="SFRM1095" w:hAnsi="SFRM1095" w:cs="SFRM1095"/>
        </w:rPr>
        <w:fldChar w:fldCharType="separate"/>
      </w:r>
      <w:r w:rsidR="00633DD7" w:rsidRPr="001B3760">
        <w:rPr>
          <w:rFonts w:ascii="SFRM1095" w:hAnsi="SFRM1095" w:cs="SFRM1095"/>
          <w:noProof/>
        </w:rPr>
        <w:t>(Severtsov 2012)</w:t>
      </w:r>
      <w:r w:rsidR="00633DD7" w:rsidRPr="001B3760">
        <w:rPr>
          <w:rFonts w:ascii="SFRM1095" w:hAnsi="SFRM1095" w:cs="SFRM1095"/>
        </w:rPr>
        <w:fldChar w:fldCharType="end"/>
      </w:r>
      <w:r w:rsidRPr="001B3760">
        <w:rPr>
          <w:rFonts w:ascii="SFRM1095" w:hAnsi="SFRM1095" w:cs="SFRM1095"/>
        </w:rPr>
        <w:t>. Vertebrates are also important for human societies, both culturally and as sources of proteins</w:t>
      </w:r>
      <w:r w:rsidR="00633DD7" w:rsidRPr="001B3760">
        <w:rPr>
          <w:rFonts w:ascii="SFRM1095" w:hAnsi="SFRM1095" w:cs="SFRM1095"/>
        </w:rPr>
        <w:t xml:space="preserve"> </w:t>
      </w:r>
      <w:r w:rsidR="00633DD7" w:rsidRPr="001B3760">
        <w:rPr>
          <w:rFonts w:ascii="SFRM1095" w:hAnsi="SFRM1095" w:cs="SFRM1095"/>
        </w:rPr>
        <w:fldChar w:fldCharType="begin" w:fldLock="1"/>
      </w:r>
      <w:r w:rsidR="005B7B6C" w:rsidRPr="001B3760">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sidR="00633DD7" w:rsidRPr="001B3760">
        <w:rPr>
          <w:rFonts w:ascii="SFRM1095" w:hAnsi="SFRM1095" w:cs="SFRM1095"/>
        </w:rPr>
        <w:fldChar w:fldCharType="separate"/>
      </w:r>
      <w:r w:rsidR="000771D9" w:rsidRPr="001B3760">
        <w:rPr>
          <w:rFonts w:ascii="SFRM1095" w:hAnsi="SFRM1095" w:cs="SFRM1095"/>
          <w:noProof/>
        </w:rPr>
        <w:t xml:space="preserve">(Hirons </w:t>
      </w:r>
      <w:r w:rsidR="000771D9" w:rsidRPr="001B3760">
        <w:rPr>
          <w:rFonts w:ascii="SFRM1095" w:hAnsi="SFRM1095" w:cs="SFRM1095"/>
          <w:i/>
          <w:noProof/>
        </w:rPr>
        <w:t>et al.</w:t>
      </w:r>
      <w:r w:rsidR="000771D9" w:rsidRPr="001B3760">
        <w:rPr>
          <w:rFonts w:ascii="SFRM1095" w:hAnsi="SFRM1095" w:cs="SFRM1095"/>
          <w:noProof/>
        </w:rPr>
        <w:t xml:space="preserve"> 2016; Albert </w:t>
      </w:r>
      <w:r w:rsidR="000771D9" w:rsidRPr="001B3760">
        <w:rPr>
          <w:rFonts w:ascii="SFRM1095" w:hAnsi="SFRM1095" w:cs="SFRM1095"/>
          <w:i/>
          <w:noProof/>
        </w:rPr>
        <w:t>et al.</w:t>
      </w:r>
      <w:r w:rsidR="000771D9" w:rsidRPr="001B3760">
        <w:rPr>
          <w:rFonts w:ascii="SFRM1095" w:hAnsi="SFRM1095" w:cs="SFRM1095"/>
          <w:noProof/>
        </w:rPr>
        <w:t xml:space="preserve"> 2018; Alves </w:t>
      </w:r>
      <w:r w:rsidR="000771D9" w:rsidRPr="001B3760">
        <w:rPr>
          <w:rFonts w:ascii="SFRM1095" w:hAnsi="SFRM1095" w:cs="SFRM1095"/>
          <w:i/>
          <w:noProof/>
        </w:rPr>
        <w:t>et al.</w:t>
      </w:r>
      <w:r w:rsidR="000771D9" w:rsidRPr="001B3760">
        <w:rPr>
          <w:rFonts w:ascii="SFRM1095" w:hAnsi="SFRM1095" w:cs="SFRM1095"/>
          <w:noProof/>
        </w:rPr>
        <w:t xml:space="preserve"> 2018)</w:t>
      </w:r>
      <w:r w:rsidR="00633DD7" w:rsidRPr="001B3760">
        <w:rPr>
          <w:rFonts w:ascii="SFRM1095" w:hAnsi="SFRM1095" w:cs="SFRM1095"/>
        </w:rPr>
        <w:fldChar w:fldCharType="end"/>
      </w:r>
      <w:r w:rsidR="00D3794B" w:rsidRPr="001B3760">
        <w:rPr>
          <w:rFonts w:ascii="SFRM1095" w:hAnsi="SFRM1095" w:cs="SFRM1095"/>
        </w:rPr>
        <w:t xml:space="preserve">, and figure among </w:t>
      </w:r>
      <w:r w:rsidR="000754FB" w:rsidRPr="001B3760">
        <w:rPr>
          <w:rFonts w:ascii="SFRM1095" w:hAnsi="SFRM1095" w:cs="SFRM1095"/>
        </w:rPr>
        <w:t xml:space="preserve">the most charismatic species </w:t>
      </w:r>
      <w:r w:rsidR="000754FB" w:rsidRPr="001B3760">
        <w:rPr>
          <w:rFonts w:ascii="SFRM1095" w:hAnsi="SFRM1095" w:cs="SFRM1095"/>
        </w:rPr>
        <w:fldChar w:fldCharType="begin" w:fldLock="1"/>
      </w:r>
      <w:r w:rsidR="00A06189" w:rsidRPr="001B3760">
        <w:rPr>
          <w:rFonts w:ascii="SFRM1095" w:hAnsi="SFRM1095" w:cs="SFRM1095"/>
        </w:rPr>
        <w:instrText>ADDIN CSL_CITATION {"citationItems":[{"id":"ITEM-1","itemData":{"ISBN":"1111111111","ISSN":"1545-7885","abstract":"A widespread opinion is that conservation efforts disproportionately benefit charismatic species. However, this doesn’t mean that they are not threatened, and which species are “charismatic” remains unclear. Here, we identify the 10 most charismatic animals and show that they are at high risk of imminent extinction in the wild. We also find that the public ignores these animals’ predicament and we suggest it could be due to the observed biased perception of their abundance, based more on their profusion in our culture than on their natural populations. We hypothesize that this biased perception impairs conservation efforts because people are unaware that the animals they cherish face imminent extinction and do not perceive their urgent need for conservation. By freely using the image of rare and threatened species in their product marketing, many companies may participate in creating this biased perception, with unintended detrimental effects on conservation efforts, which should be compensated by channeling part of the associated profits to conservation. According to our hypothesis, this biased perception would be likely to last as long as the massive cultural and commercial presence of charismatic species is not accompanied by adequate information campaigns about the imminent threats they face.","author":[{"dropping-particle":"","family":"Courchamp","given":"Franck","non-dropping-particle":"","parse-names":false,"suffix":""},{"dropping-particle":"","family":"Jaric","given":"Ivan","non-dropping-particle":"","parse-names":false,"suffix":""},{"dropping-particle":"","family":"Albert","given":"Céline","non-dropping-particle":"","parse-names":false,"suffix":""},{"dropping-particle":"","family":"Meinard","given":"Yves","non-dropping-particle":"","parse-names":false,"suffix":""},{"dropping-particle":"","family":"Ripple","given":"William J.","non-dropping-particle":"","parse-names":false,"suffix":""},{"dropping-particle":"","family":"Chapron","given":"Guillaume","non-dropping-particle":"","parse-names":false,"suffix":""}],"container-title":"PLoS Biology","id":"ITEM-1","issue":"4","issued":{"date-parts":[["2018"]]},"page":"e2003997","title":"Loved and ignored to death: the paradoxical extinction of the most charismatic animals","type":"article-journal","volume":"16"},"uris":["http://www.mendeley.com/documents/?uuid=41cc214c-ab4b-44f2-a8b8-90845773121c"]}],"mendeley":{"formattedCitation":"(Courchamp &lt;i&gt;et al.&lt;/i&gt; 2018)","plainTextFormattedCitation":"(Courchamp et al. 2018)","previouslyFormattedCitation":"(Courchamp &lt;i&gt;et al.&lt;/i&gt; 2018)"},"properties":{"noteIndex":0},"schema":"https://github.com/citation-style-language/schema/raw/master/csl-citation.json"}</w:instrText>
      </w:r>
      <w:r w:rsidR="000754FB" w:rsidRPr="001B3760">
        <w:rPr>
          <w:rFonts w:ascii="SFRM1095" w:hAnsi="SFRM1095" w:cs="SFRM1095"/>
        </w:rPr>
        <w:fldChar w:fldCharType="separate"/>
      </w:r>
      <w:r w:rsidR="000754FB" w:rsidRPr="001B3760">
        <w:rPr>
          <w:rFonts w:ascii="SFRM1095" w:hAnsi="SFRM1095" w:cs="SFRM1095"/>
          <w:noProof/>
        </w:rPr>
        <w:t xml:space="preserve">(Courchamp </w:t>
      </w:r>
      <w:r w:rsidR="000754FB" w:rsidRPr="001B3760">
        <w:rPr>
          <w:rFonts w:ascii="SFRM1095" w:hAnsi="SFRM1095" w:cs="SFRM1095"/>
          <w:i/>
          <w:noProof/>
        </w:rPr>
        <w:t>et al.</w:t>
      </w:r>
      <w:r w:rsidR="000754FB" w:rsidRPr="001B3760">
        <w:rPr>
          <w:rFonts w:ascii="SFRM1095" w:hAnsi="SFRM1095" w:cs="SFRM1095"/>
          <w:noProof/>
        </w:rPr>
        <w:t xml:space="preserve"> 2018)</w:t>
      </w:r>
      <w:r w:rsidR="000754FB" w:rsidRPr="001B3760">
        <w:rPr>
          <w:rFonts w:ascii="SFRM1095" w:hAnsi="SFRM1095" w:cs="SFRM1095"/>
        </w:rPr>
        <w:fldChar w:fldCharType="end"/>
      </w:r>
      <w:r w:rsidRPr="001B3760">
        <w:rPr>
          <w:rFonts w:ascii="SFRM1095" w:hAnsi="SFRM1095" w:cs="SFRM1095"/>
        </w:rPr>
        <w:t>.</w:t>
      </w:r>
      <w:r w:rsidR="000771D9" w:rsidRPr="001B3760">
        <w:rPr>
          <w:rFonts w:ascii="SFRM1095" w:hAnsi="SFRM1095" w:cs="SFRM1095"/>
        </w:rPr>
        <w:t xml:space="preserve"> </w:t>
      </w:r>
      <w:r w:rsidR="00FF3574" w:rsidRPr="001B3760">
        <w:rPr>
          <w:rFonts w:ascii="SFRM1095" w:hAnsi="SFRM1095" w:cs="SFRM1095"/>
        </w:rPr>
        <w:t xml:space="preserve">Despite their </w:t>
      </w:r>
      <w:r w:rsidR="005539A3" w:rsidRPr="001B3760">
        <w:rPr>
          <w:rFonts w:ascii="SFRM1095" w:hAnsi="SFRM1095" w:cs="SFRM1095"/>
        </w:rPr>
        <w:t xml:space="preserve">cultural and ecological </w:t>
      </w:r>
      <w:r w:rsidR="00FF3574" w:rsidRPr="001B3760">
        <w:rPr>
          <w:rFonts w:ascii="SFRM1095" w:hAnsi="SFRM1095" w:cs="SFRM1095"/>
        </w:rPr>
        <w:t>importance</w:t>
      </w:r>
      <w:r w:rsidRPr="001B3760">
        <w:rPr>
          <w:rFonts w:ascii="SFRM1095" w:hAnsi="SFRM1095" w:cs="SFRM1095"/>
        </w:rPr>
        <w:t>, terrestrial vertebrates are highly threatened by human activities</w:t>
      </w:r>
      <w:r w:rsidR="00426537" w:rsidRPr="001B3760">
        <w:rPr>
          <w:rFonts w:ascii="SFRM1095" w:hAnsi="SFRM1095" w:cs="SFRM1095"/>
        </w:rPr>
        <w:t>.</w:t>
      </w:r>
      <w:r w:rsidRPr="001B3760">
        <w:rPr>
          <w:rFonts w:ascii="SFRM1095" w:hAnsi="SFRM1095" w:cs="SFRM1095"/>
        </w:rPr>
        <w:t xml:space="preserve"> </w:t>
      </w:r>
      <w:r w:rsidR="006210B6" w:rsidRPr="001B3760">
        <w:t>T</w:t>
      </w:r>
      <w:r w:rsidR="00710460" w:rsidRPr="001B3760">
        <w:t xml:space="preserve">he latest Living Planet Report </w:t>
      </w:r>
      <w:r w:rsidR="005917BD" w:rsidRPr="001B3760">
        <w:t>reveal</w:t>
      </w:r>
      <w:r w:rsidR="008775DE">
        <w:t>ed</w:t>
      </w:r>
      <w:r w:rsidR="00710460" w:rsidRPr="001B3760">
        <w:t xml:space="preserve"> that vertebrate populations have decreased by 70% on average since 1970</w:t>
      </w:r>
      <w:r w:rsidR="006A73DC" w:rsidRPr="001B3760">
        <w:t xml:space="preserve"> </w:t>
      </w:r>
      <w:r w:rsidR="006A73DC" w:rsidRPr="001B3760">
        <w:fldChar w:fldCharType="begin" w:fldLock="1"/>
      </w:r>
      <w:r w:rsidR="003F19BC" w:rsidRPr="001B3760">
        <w:instrText>ADDIN CSL_CITATION {"citationItems":[{"id":"ITEM-1","itemData":{"ISBN":"978-2-940529-99-5","abstract":"This report describes the changing state of global biodiversity and the pressure on the biosphere arising from human consumption of natural resources. It is built around two indicators: the Living Planet Index, which reflects the health of the planet’s ecosystems; and the Ecological Footprint, which shows the extent of human demand on these ecosystems. These measures are tracked over several decades to reveal past trends, then three scenarios explore what might lie ahead. The scenarios show how the choices we make might lead to a sustainable society living in harmony with robust ecosystems, or to the collapse of these same ecosystems, resulting in a permanent loss of biodiversity and erosion of the planet’s ability to support people. The Living Planet Index measures trends in the Earth’s biological diversity. It tracks populations of 1 313 vertebrate species – fish, amphibians, reptiles, birds, mammals – from all around the world. Separate indices are produced for terrestrial, marine, and freshwater species, and the three trends are then averaged to create an aggregated index. Although vertebrates represent only a fraction of known species, it is assumed that trends in their populations are typical of biodiversity overall. By tracking wild species, the Living Planet Index is also monitoring the health of ecosystems. Between 1970 and 2003, the index fell by about 30 per cent. This global trend suggests that we are degrading natural ecosystems at a rate unprecedented in human history. WWFbegan its Living Planet Reports in 1998 to show the state of the natural world and the impact of human activity upon it. Since then we have continuously refined and developed our measures of the state of the Earth. And it is not good news. The Living Planet Report 2006 confirms that we are using the planet’s resources faster than they can be renewed – the latest data available (for 2003) indicate that humanity’s Ecological Footprint, our impact upon the planet, has more than tripled since 1961. Our footprint now exceeds the world’s ability to regenerate by about 25 per cent. The consequences of our accelerating pressure on Earth’s natural systems are both predictable and dire. The other index in this report, the Living Planet Index, shows a rapid and continuing loss of biodiversity – populations of vertebrate species have declined by about one third since 1970. This confirms previous trends. The message of these two indices is clear and urgent: we have been exceeding the …","author":[{"dropping-particle":"","family":"WWF","given":"","non-dropping-particle":"","parse-names":false,"suffix":""}],"container-title":"Wwf","id":"ITEM-1","issued":{"date-parts":[["2020"]]},"number-of-pages":"1-9","title":"Living Planet Report 2020 - Bending the curve of biodiversity loss","type":"book"},"uris":["http://www.mendeley.com/documents/?uuid=1ffdcd0f-dd0c-44e4-b882-0bfaa11ae463"]}],"mendeley":{"formattedCitation":"(WWF 2020)","plainTextFormattedCitation":"(WWF 2020)","previouslyFormattedCitation":"(WWF 2020)"},"properties":{"noteIndex":0},"schema":"https://github.com/citation-style-language/schema/raw/master/csl-citation.json"}</w:instrText>
      </w:r>
      <w:r w:rsidR="006A73DC" w:rsidRPr="001B3760">
        <w:fldChar w:fldCharType="separate"/>
      </w:r>
      <w:r w:rsidR="006A73DC" w:rsidRPr="001B3760">
        <w:rPr>
          <w:noProof/>
        </w:rPr>
        <w:t>(WWF 2020)</w:t>
      </w:r>
      <w:r w:rsidR="006A73DC" w:rsidRPr="001B3760">
        <w:fldChar w:fldCharType="end"/>
      </w:r>
      <w:r w:rsidR="00710460" w:rsidRPr="001B3760">
        <w:t>.</w:t>
      </w:r>
      <w:r w:rsidR="00DB2DC3" w:rsidRPr="001B3760">
        <w:t xml:space="preserve"> According to the IUCN Red List of Threatened Species</w:t>
      </w:r>
      <w:r w:rsidR="00C06B6A" w:rsidRPr="001B3760">
        <w:t>,</w:t>
      </w:r>
      <w:r w:rsidR="001343DD" w:rsidRPr="001B3760">
        <w:t xml:space="preserve"> about 41% of </w:t>
      </w:r>
      <w:r w:rsidR="00797A8C" w:rsidRPr="001B3760">
        <w:t xml:space="preserve">assessed </w:t>
      </w:r>
      <w:r w:rsidR="001343DD" w:rsidRPr="001B3760">
        <w:t>amphibian species are</w:t>
      </w:r>
      <w:r w:rsidR="00D14806" w:rsidRPr="001B3760">
        <w:t xml:space="preserve"> </w:t>
      </w:r>
      <w:r w:rsidR="00797A8C" w:rsidRPr="001B3760">
        <w:t>classified as</w:t>
      </w:r>
      <w:r w:rsidR="001343DD" w:rsidRPr="001B3760">
        <w:t xml:space="preserve"> threatened, </w:t>
      </w:r>
      <w:r w:rsidR="00797A8C" w:rsidRPr="001B3760">
        <w:t xml:space="preserve">26% of the mammals, </w:t>
      </w:r>
      <w:r w:rsidR="008A6272" w:rsidRPr="001B3760">
        <w:t xml:space="preserve">21% of the reptiles and </w:t>
      </w:r>
      <w:r w:rsidR="009302A9" w:rsidRPr="001B3760">
        <w:t>13% of the birds</w:t>
      </w:r>
      <w:r w:rsidR="00FB3E29" w:rsidRPr="001B3760">
        <w:t xml:space="preserve"> (IUCN 2022, </w:t>
      </w:r>
      <w:hyperlink r:id="rId12" w:history="1">
        <w:r w:rsidR="002A20FC" w:rsidRPr="001B3760">
          <w:rPr>
            <w:rStyle w:val="Hyperlink"/>
          </w:rPr>
          <w:t>https://www.iucnredlist.org/resources/summary-statistics</w:t>
        </w:r>
      </w:hyperlink>
      <w:r w:rsidR="002A20FC" w:rsidRPr="001B3760">
        <w:t>). A recent assessment</w:t>
      </w:r>
      <w:r w:rsidR="00C25180">
        <w:t xml:space="preserve"> of vertebrates listed in the IUCN Red List of Threatened Species</w:t>
      </w:r>
      <w:r w:rsidR="002A20FC" w:rsidRPr="001B3760">
        <w:t xml:space="preserve"> highlights </w:t>
      </w:r>
      <w:r w:rsidR="00B62A43" w:rsidRPr="001B3760">
        <w:t>habitat destruction as the predominant</w:t>
      </w:r>
      <w:r w:rsidR="009E3417">
        <w:t xml:space="preserve"> human</w:t>
      </w:r>
      <w:r w:rsidR="00B62A43" w:rsidRPr="001B3760">
        <w:t xml:space="preserve"> threat</w:t>
      </w:r>
      <w:r w:rsidR="001A0563" w:rsidRPr="001B3760">
        <w:t xml:space="preserve"> </w:t>
      </w:r>
      <w:r w:rsidR="00DC3DEF" w:rsidRPr="001B3760">
        <w:fldChar w:fldCharType="begin" w:fldLock="1"/>
      </w:r>
      <w:r w:rsidR="000754FB" w:rsidRPr="001B3760">
        <w:instrText>ADDIN CSL_CITATION {"citationItems":[{"id":"ITEM-1","itemData":{"DOI":"10.1038/s41586-022-04664-7","ISBN":"4158602204664","ISSN":"0028-0836","abstract":"Comprehensive assessments of species’ extinction risks have documented the extinction crisis 1 and underpinned strategies for reducing those risks 2 . Global assessments reveal that, among tetrapods, 40.7% of amphibians, 25.4% of mammals and 13.6% of birds are threatened with extinction 3 . Because global assessments have been lacking, reptiles have been omitted from conservation-prioritization analyses that encompass other tetrapods 4–7 . Reptiles are unusually diverse in arid regions, suggesting that they may have different conservation needs 6 . Here we provide a comprehensive extinction-risk assessment of reptiles and show that at least 1,829 out of 10,196 species (21.1%) are threatened—confirming a previous extrapolation 8 and representing 15.6 billion years of phylogenetic diversity. Reptiles are threatened by the same major factors that threaten other tetrapods—agriculture, logging, urban development and invasive species—although the threat posed by climate change remains uncertain. Reptiles inhabiting forests, where these threats are strongest, are more threatened than those in arid habitats, contrary to our prediction. Birds, mammals and amphibians are unexpectedly good surrogates for the conservation of reptiles, although threatened reptiles with the smallest ranges tend to be isolated from other threatened tetrapods. Although some reptiles—including most species of crocodiles and turtles—require urgent, targeted action to prevent extinctions, efforts to protect other tetrapods, such as habitat preservation and control of trade and invasive species, will probably also benefit many reptiles.","author":[{"dropping-particle":"","family":"Cox","given":"Neil","non-dropping-particle":"","parse-names":false,"suffix":""},{"dropping-particle":"","family":"Young","given":"Bruce E.","non-dropping-particle":"","parse-names":false,"suffix":""},{"dropping-particle":"","family":"Bowles","given":"Philip","non-dropping-particle":"","parse-names":false,"suffix":""},{"dropping-particle":"","family":"Fernandez","given":"Miguel","non-dropping-particle":"","parse-names":false,"suffix":""},{"dropping-particle":"","family":"Marin","given":"Julie","non-dropping-particle":"","parse-names":false,"suffix":""},{"dropping-particle":"","family":"Rapacciuolo","given":"Giovanni","non-dropping-particle":"","parse-names":false,"suffix":""},{"dropping-particle":"","family":"Böhm","given":"Monika","non-dropping-particle":"","parse-names":false,"suffix":""},{"dropping-particle":"","family":"Brooks","given":"Thomas M.","non-dropping-particle":"","parse-names":false,"suffix":""},{"dropping-particle":"","family":"Hedges","given":"S. Blair","non-dropping-particle":"","parse-names":false,"suffix":""},{"dropping-particle":"","family":"Hilton-Taylor","given":"Craig","non-dropping-particle":"","parse-names":false,"suffix":""},{"dropping-particle":"","family":"Hoffmann","given":"Michael","non-dropping-particle":"","parse-names":false,"suffix":""},{"dropping-particle":"","family":"Jenkins","given":"Richard K. B.","non-dropping-particle":"","parse-names":false,"suffix":""},{"dropping-particle":"","family":"Tognelli","given":"Marcelo F.","non-dropping-particle":"","parse-names":false,"suffix":""},{"dropping-particle":"","family":"Alexander","given":"Graham J.","non-dropping-particle":"","parse-names":false,"suffix":""},{"dropping-particle":"","family":"Allison","given":"Allen","non-dropping-particle":"","parse-names":false,"suffix":""},{"dropping-particle":"","family":"Ananjeva","given":"Natalia B.","non-dropping-particle":"","parse-names":false,"suffix":""},{"dropping-particle":"","family":"Auliya","given":"Mark","non-dropping-particle":"","parse-names":false,"suffix":""},{"dropping-particle":"","family":"Avila","given":"Luciano Javier","non-dropping-particle":"","parse-names":false,"suffix":""},{"dropping-particle":"","family":"Chapple","given":"David G.","non-dropping-particle":"","parse-names":false,"suffix":""},{"dropping-particle":"","family":"Cisneros-Heredia","given":"Diego F.","non-dropping-particle":"","parse-names":false,"suffix":""},{"dropping-particle":"","family":"Cogger","given":"Harold G.","non-dropping-particle":"","parse-names":false,"suffix":""},{"dropping-particle":"","family":"Colli","given":"Guarino R.","non-dropping-particle":"","parse-names":false,"suffix":""},{"dropping-particle":"","family":"Silva","given":"Anslem","non-dropping-particle":"de","parse-names":false,"suffix":""},{"dropping-particle":"","family":"Eisemberg","given":"Carla C.","non-dropping-particle":"","parse-names":false,"suffix":""},{"dropping-particle":"","family":"Els","given":"Johannes","non-dropping-particle":"","parse-names":false,"suffix":""},{"dropping-particle":"","family":"Fong G.","given":"Ansel","non-dropping-particle":"","parse-names":false,"suffix":""},{"dropping-particle":"","family":"Grant","given":"Tandora D.","non-dropping-particle":"","parse-names":false,"suffix":""},{"dropping-particle":"","family":"Hitchmough","given":"Rodney A.","non-dropping-particle":"","parse-names":false,"suffix":""},{"dropping-particle":"","family":"Iskandar","given":"Djoko T.","non-dropping-particle":"","parse-names":false,"suffix":""},{"dropping-particle":"","family":"Kidera","given":"Noriko","non-dropping-particle":"","parse-names":false,"suffix":""},{"dropping-particle":"","family":"Martins","given":"Marcio","non-dropping-particle":"","parse-names":false,"suffix":""},{"dropping-particle":"","family":"Meiri","given":"Shai","non-dropping-particle":"","parse-names":false,"suffix":""},{"dropping-particle":"","family":"Mitchell","given":"Nicola J.","non-dropping-particle":"","parse-names":false,"suffix":""},{"dropping-particle":"","family":"Molur","given":"Sanjay","non-dropping-particle":"","parse-names":false,"suffix":""},{"dropping-particle":"","family":"Nogueira","given":"Cristiano de C.","non-dropping-particle":"","parse-names":false,"suffix":""},{"dropping-particle":"","family":"Ortiz","given":"Juan Carlos","non-dropping-particle":"","parse-names":false,"suffix":""},{"dropping-particle":"","family":"Penner","given":"Johannes","non-dropping-particle":"","parse-names":false,"suffix":""},{"dropping-particle":"","family":"Rhodin","given":"Anders G. J.","non-dropping-particle":"","parse-names":false,"suffix":""},{"dropping-particle":"","family":"Rivas","given":"Gilson A.","non-dropping-particle":"","parse-names":false,"suffix":""},{"dropping-particle":"","family":"Rödel","given":"Mark-Oliver","non-dropping-particle":"","parse-names":false,"suffix":""},{"dropping-particle":"","family":"Roll","given":"Uri","non-dropping-particle":"","parse-names":false,"suffix":""},{"dropping-particle":"","family":"Sanders","given":"Kate L.","non-dropping-particle":"","parse-names":false,"suffix":""},{"dropping-particle":"","family":"Santos-Barrera","given":"Georgina","non-dropping-particle":"","parse-names":false,"suffix":""},{"dropping-particle":"","family":"Shea","given":"Glenn M.","non-dropping-particle":"","parse-names":false,"suffix":""},{"dropping-particle":"","family":"Spawls","given":"Stephen","non-dropping-particle":"","parse-names":false,"suffix":""},{"dropping-particle":"","family":"Stuart","given":"Bryan L.","non-dropping-particle":"","parse-names":false,"suffix":""},{"dropping-particle":"","family":"Tolley","given":"Krystal A.","non-dropping-particle":"","parse-names":false,"suffix":""},{"dropping-particle":"","family":"Trape","given":"Jean-François","non-dropping-particle":"","parse-names":false,"suffix":""},{"dropping-particle":"","family":"Vidal","given":"Marcela A.","non-dropping-particle":"","parse-names":false,"suffix":""},{"dropping-particle":"","family":"Wagner","given":"Philipp","non-dropping-particle":"","parse-names":false,"suffix":""},{"dropping-particle":"","family":"Wallace","given":"Bryan P.","non-dropping-particle":"","parse-names":false,"suffix":""},{"dropping-particle":"","family":"Xie","given":"Yan","non-dropping-particle":"","parse-names":false,"suffix":""}],"container-title":"Nature","id":"ITEM-1","issue":"April 2021","issued":{"date-parts":[["2022"]]},"title":"A global reptile assessment highlights shared conservation needs of tetrapods","type":"article-journal"},"uris":["http://www.mendeley.com/documents/?uuid=21487367-2463-444f-a607-3ed6a7fe1d47"]}],"mendeley":{"formattedCitation":"(Cox &lt;i&gt;et al.&lt;/i&gt; 2022)","plainTextFormattedCitation":"(Cox et al. 2022)","previouslyFormattedCitation":"(Cox &lt;i&gt;et al.&lt;/i&gt; 2022)"},"properties":{"noteIndex":0},"schema":"https://github.com/citation-style-language/schema/raw/master/csl-citation.json"}</w:instrText>
      </w:r>
      <w:r w:rsidR="00DC3DEF" w:rsidRPr="001B3760">
        <w:fldChar w:fldCharType="separate"/>
      </w:r>
      <w:r w:rsidR="00DC3DEF" w:rsidRPr="001B3760">
        <w:rPr>
          <w:noProof/>
        </w:rPr>
        <w:t xml:space="preserve">(Cox </w:t>
      </w:r>
      <w:r w:rsidR="00DC3DEF" w:rsidRPr="001B3760">
        <w:rPr>
          <w:i/>
          <w:noProof/>
        </w:rPr>
        <w:t>et al.</w:t>
      </w:r>
      <w:r w:rsidR="00DC3DEF" w:rsidRPr="001B3760">
        <w:rPr>
          <w:noProof/>
        </w:rPr>
        <w:t xml:space="preserve"> 2022)</w:t>
      </w:r>
      <w:r w:rsidR="00DC3DEF" w:rsidRPr="001B3760">
        <w:fldChar w:fldCharType="end"/>
      </w:r>
      <w:r w:rsidR="006A0B07" w:rsidRPr="001B3760">
        <w:t xml:space="preserve">, </w:t>
      </w:r>
      <w:r w:rsidR="009D0C20">
        <w:t>but</w:t>
      </w:r>
      <w:r w:rsidR="004E2841" w:rsidRPr="001B3760">
        <w:t xml:space="preserve"> direct exploitation also figures among</w:t>
      </w:r>
      <w:r w:rsidR="002174DC" w:rsidRPr="001B3760">
        <w:t xml:space="preserve"> the </w:t>
      </w:r>
      <w:r w:rsidR="00EF259E" w:rsidRPr="001B3760">
        <w:t>major factors of decline</w:t>
      </w:r>
      <w:r w:rsidR="004E2841" w:rsidRPr="001B3760">
        <w:t xml:space="preserve"> </w:t>
      </w:r>
      <w:r w:rsidR="00D7228A" w:rsidRPr="001B3760">
        <w:fldChar w:fldCharType="begin" w:fldLock="1"/>
      </w:r>
      <w:r w:rsidR="001D5669">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00D7228A" w:rsidRPr="001B3760">
        <w:fldChar w:fldCharType="separate"/>
      </w:r>
      <w:r w:rsidR="005940AF" w:rsidRPr="005940AF">
        <w:rPr>
          <w:noProof/>
        </w:rPr>
        <w:t>(Monastersky 2014)</w:t>
      </w:r>
      <w:r w:rsidR="00D7228A" w:rsidRPr="001B3760">
        <w:fldChar w:fldCharType="end"/>
      </w:r>
      <w:r w:rsidR="00D7228A" w:rsidRPr="001B3760">
        <w:t xml:space="preserve">. </w:t>
      </w:r>
      <w:r w:rsidR="001D5669">
        <w:t>Although climate change</w:t>
      </w:r>
      <w:r w:rsidR="005F1816">
        <w:t xml:space="preserve"> is not the principal driver of current population declines</w:t>
      </w:r>
      <w:r w:rsidR="001D5669">
        <w:t xml:space="preserve"> </w:t>
      </w:r>
      <w:r w:rsidR="001D5669">
        <w:fldChar w:fldCharType="begin" w:fldLock="1"/>
      </w:r>
      <w:r w:rsidR="000C629B">
        <w:instrText>ADDIN CSL_CITATION {"citationItems":[{"id":"ITEM-1","itemData":{"DOI":"10.1111/conl.12868","ISSN":"1755263X","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author":[{"dropping-particle":"","family":"Caro","given":"Tim","non-dropping-particle":"","parse-names":false,"suffix":""},{"dropping-particle":"","family":"Rowe","given":"Zeke","non-dropping-particle":"","parse-names":false,"suffix":""},{"dropping-particle":"","family":"Berger","given":"Joel","non-dropping-particle":"","parse-names":false,"suffix":""},{"dropping-particle":"","family":"Wholey","given":"Philippa","non-dropping-particle":"","parse-names":false,"suffix":""},{"dropping-particle":"","family":"Dobson","given":"Andrew","non-dropping-particle":"","parse-names":false,"suffix":""}],"container-title":"Conservation Letters","id":"ITEM-1","issue":"October 2021","issued":{"date-parts":[["2022"]]},"page":"1-6","title":"An inconvenient misconception: Climate change is not the principal driver of biodiversity loss","type":"article-journal"},"uris":["http://www.mendeley.com/documents/?uuid=6961ec80-43b5-4891-8259-c4f9ab14b87a"]}],"mendeley":{"formattedCitation":"(Caro &lt;i&gt;et al.&lt;/i&gt; 2022)","plainTextFormattedCitation":"(Caro et al. 2022)","previouslyFormattedCitation":"(Caro &lt;i&gt;et al.&lt;/i&gt; 2022)"},"properties":{"noteIndex":0},"schema":"https://github.com/citation-style-language/schema/raw/master/csl-citation.json"}</w:instrText>
      </w:r>
      <w:r w:rsidR="001D5669">
        <w:fldChar w:fldCharType="separate"/>
      </w:r>
      <w:r w:rsidR="001D5669" w:rsidRPr="001D5669">
        <w:rPr>
          <w:noProof/>
        </w:rPr>
        <w:t xml:space="preserve">(Caro </w:t>
      </w:r>
      <w:r w:rsidR="001D5669" w:rsidRPr="001D5669">
        <w:rPr>
          <w:i/>
          <w:noProof/>
        </w:rPr>
        <w:t>et al.</w:t>
      </w:r>
      <w:r w:rsidR="001D5669" w:rsidRPr="001D5669">
        <w:rPr>
          <w:noProof/>
        </w:rPr>
        <w:t xml:space="preserve"> 2022)</w:t>
      </w:r>
      <w:r w:rsidR="001D5669">
        <w:fldChar w:fldCharType="end"/>
      </w:r>
      <w:r w:rsidR="001D5669">
        <w:t>, t</w:t>
      </w:r>
      <w:r w:rsidR="00E34986">
        <w:t>he first extinction</w:t>
      </w:r>
      <w:r w:rsidR="00196E09">
        <w:t xml:space="preserve"> of a mammal</w:t>
      </w:r>
      <w:r w:rsidR="00E34986">
        <w:t xml:space="preserve"> attributed to</w:t>
      </w:r>
      <w:r w:rsidR="003C4020">
        <w:t xml:space="preserve"> </w:t>
      </w:r>
      <w:r w:rsidR="001E5551">
        <w:t>anthropogenic</w:t>
      </w:r>
      <w:r w:rsidR="00E34986">
        <w:t xml:space="preserve"> climate </w:t>
      </w:r>
      <w:r w:rsidR="00196E09">
        <w:t>was reported in</w:t>
      </w:r>
      <w:r w:rsidR="00D13B06">
        <w:t xml:space="preserve"> 2016</w:t>
      </w:r>
      <w:r w:rsidR="00385757">
        <w:t xml:space="preserve"> </w:t>
      </w:r>
      <w:r w:rsidR="000C629B">
        <w:fldChar w:fldCharType="begin" w:fldLock="1"/>
      </w:r>
      <w:r w:rsidR="00E60D09">
        <w:instrText>ADDIN CSL_CITATION {"citationItems":[{"id":"ITEM-1","itemData":{"author":[{"dropping-particle":"","family":"Watson","given":"James","non-dropping-particle":"","parse-names":false,"suffix":""}],"container-title":"Nature","id":"ITEM-1","issue":"437","issued":{"date-parts":[["2016"]]},"title":"WORLD VIEW Bring climate change back from the future","type":"article-journal","volume":"534"},"uris":["http://www.mendeley.com/documents/?uuid=8f384185-ad10-4193-a83d-30bc81365ba0"]}],"mendeley":{"formattedCitation":"(Watson 2016)","plainTextFormattedCitation":"(Watson 2016)","previouslyFormattedCitation":"(Watson 2016)"},"properties":{"noteIndex":0},"schema":"https://github.com/citation-style-language/schema/raw/master/csl-citation.json"}</w:instrText>
      </w:r>
      <w:r w:rsidR="000C629B">
        <w:fldChar w:fldCharType="separate"/>
      </w:r>
      <w:r w:rsidR="00975560" w:rsidRPr="00975560">
        <w:rPr>
          <w:noProof/>
        </w:rPr>
        <w:t>(Watson 2016)</w:t>
      </w:r>
      <w:r w:rsidR="000C629B">
        <w:fldChar w:fldCharType="end"/>
      </w:r>
      <w:r w:rsidR="00D837D1">
        <w:t>.</w:t>
      </w:r>
      <w:r w:rsidR="00F30484">
        <w:t xml:space="preserve"> </w:t>
      </w:r>
      <w:r w:rsidR="00F30484" w:rsidRPr="009C7DAC">
        <w:rPr>
          <w:highlight w:val="yellow"/>
        </w:rPr>
        <w:t>F</w:t>
      </w:r>
      <w:r w:rsidR="00D13B06" w:rsidRPr="009C7DAC">
        <w:rPr>
          <w:highlight w:val="yellow"/>
        </w:rPr>
        <w:t>uture projections</w:t>
      </w:r>
      <w:r w:rsidR="00D837D1" w:rsidRPr="009C7DAC">
        <w:rPr>
          <w:highlight w:val="yellow"/>
        </w:rPr>
        <w:t xml:space="preserve"> highlight that</w:t>
      </w:r>
      <w:r w:rsidR="00E34986" w:rsidRPr="009C7DAC">
        <w:rPr>
          <w:highlight w:val="yellow"/>
        </w:rPr>
        <w:t xml:space="preserve">. Further, land-use changes </w:t>
      </w:r>
      <w:r w:rsidR="007F115E" w:rsidRPr="009C7DAC">
        <w:rPr>
          <w:highlight w:val="yellow"/>
        </w:rPr>
        <w:t>have negative effects on local vertebrate diversity, with reductions in species richness and abundance.</w:t>
      </w:r>
    </w:p>
    <w:p w14:paraId="5324A9BC" w14:textId="77777777" w:rsidR="00F125CB" w:rsidRPr="00F83388" w:rsidRDefault="00F125CB" w:rsidP="0084128A">
      <w:pPr>
        <w:spacing w:line="276" w:lineRule="auto"/>
        <w:jc w:val="both"/>
        <w:rPr>
          <w:i/>
          <w:iCs/>
        </w:rPr>
      </w:pPr>
      <w:r w:rsidRPr="00F83388">
        <w:rPr>
          <w:i/>
          <w:iCs/>
        </w:rPr>
        <w:t>Using traits to understand species responses to environmental change</w:t>
      </w:r>
    </w:p>
    <w:p w14:paraId="684981EC" w14:textId="202A8B7A" w:rsidR="00BF4436" w:rsidRPr="00BF6F2F" w:rsidRDefault="00F125CB" w:rsidP="00BF6F2F">
      <w:pPr>
        <w:autoSpaceDE w:val="0"/>
        <w:autoSpaceDN w:val="0"/>
        <w:adjustRightInd w:val="0"/>
        <w:spacing w:after="0" w:line="276" w:lineRule="auto"/>
        <w:jc w:val="both"/>
        <w:rPr>
          <w:rFonts w:ascii="SFRM1095" w:hAnsi="SFRM1095" w:cs="SFRM1095"/>
        </w:rPr>
      </w:pPr>
      <w:r w:rsidRPr="00510F61">
        <w:t xml:space="preserve">Despite the global average declines reported for vertebrate </w:t>
      </w:r>
      <w:r w:rsidR="001F2F8E">
        <w:t>populations</w:t>
      </w:r>
      <w:r w:rsidRPr="00510F61">
        <w:t xml:space="preserve">, not all species respond similarly to environmental changes. </w:t>
      </w:r>
      <w:r w:rsidR="001F2F8E">
        <w:t xml:space="preserve">Past studies have highlighted </w:t>
      </w:r>
      <w:r w:rsidR="00C63182">
        <w:t>i</w:t>
      </w:r>
      <w:r w:rsidRPr="00510F61">
        <w:t xml:space="preserve">nterspecific variation in </w:t>
      </w:r>
      <w:r w:rsidR="00295269">
        <w:t xml:space="preserve">the growth rates of different </w:t>
      </w:r>
      <w:r w:rsidR="00083C95">
        <w:t>population</w:t>
      </w:r>
      <w:r w:rsidR="00295269">
        <w:t>s under similar conditions</w:t>
      </w:r>
      <w:r w:rsidR="00083C95">
        <w:t xml:space="preserve"> </w:t>
      </w:r>
      <w:r w:rsidR="00604AC6">
        <w:t>(</w:t>
      </w:r>
      <w:r w:rsidR="00255195">
        <w:t>ref</w:t>
      </w:r>
      <w:r w:rsidR="00604AC6">
        <w:t>)</w:t>
      </w:r>
      <w:r w:rsidR="00083C95">
        <w:t xml:space="preserve"> and in species</w:t>
      </w:r>
      <w:r w:rsidRPr="00510F61">
        <w:t xml:space="preserve"> responses to land-use and climate change</w:t>
      </w:r>
      <w:r w:rsidR="00255195">
        <w:t xml:space="preserve"> (ref)</w:t>
      </w:r>
      <w:r w:rsidRPr="00510F61">
        <w:t xml:space="preserve">. </w:t>
      </w:r>
      <w:r w:rsidR="005055E5">
        <w:t>S</w:t>
      </w:r>
      <w:r w:rsidRPr="00510F61">
        <w:t>ome species may benefit from global changes, while others are projected to decline</w:t>
      </w:r>
      <w:r w:rsidR="00FB1107">
        <w:t xml:space="preserve"> (ref)</w:t>
      </w:r>
      <w:r w:rsidR="00C25180" w:rsidRPr="00510F61">
        <w:t>.</w:t>
      </w:r>
      <w:r w:rsidR="006A0E2C">
        <w:t xml:space="preserve"> </w:t>
      </w:r>
      <w:r w:rsidR="002F0953">
        <w:t xml:space="preserve">One of the reasons why species differ in their </w:t>
      </w:r>
      <w:r w:rsidR="006F03C2">
        <w:t xml:space="preserve">ability to cope with disturbances </w:t>
      </w:r>
      <w:r w:rsidR="00904BB2">
        <w:t>is that species present different intrinsic characteristics, or traits</w:t>
      </w:r>
      <w:r w:rsidR="002F0953">
        <w:t xml:space="preserve">. </w:t>
      </w:r>
      <w:r w:rsidR="00647508">
        <w:t>Although t</w:t>
      </w:r>
      <w:r w:rsidR="007F4205">
        <w:t>he formal definition of</w:t>
      </w:r>
      <w:r w:rsidR="00647508">
        <w:t xml:space="preserve"> </w:t>
      </w:r>
      <w:r w:rsidR="00BA1D22">
        <w:t>‘</w:t>
      </w:r>
      <w:r w:rsidR="00647508">
        <w:t>a</w:t>
      </w:r>
      <w:r w:rsidR="007F4205">
        <w:t xml:space="preserve"> trait</w:t>
      </w:r>
      <w:r w:rsidR="00BA1D22">
        <w:t>’</w:t>
      </w:r>
      <w:r w:rsidR="007F4205">
        <w:t xml:space="preserve"> can vary </w:t>
      </w:r>
      <w:r w:rsidR="00853F37">
        <w:t>depending on studies, in this thesis, I consider traits to be</w:t>
      </w:r>
      <w:r w:rsidR="00482E51">
        <w:t xml:space="preserve"> characteristics </w:t>
      </w:r>
      <w:r w:rsidR="00342E49">
        <w:t>measurable</w:t>
      </w:r>
      <w:r w:rsidR="00482E51">
        <w:t xml:space="preserve"> at the </w:t>
      </w:r>
      <w:r w:rsidR="00342E49">
        <w:t>organismal level</w:t>
      </w:r>
      <w:r w:rsidR="00BA1D22">
        <w:t>, that likely influence organismal fitness and performance</w:t>
      </w:r>
      <w:r w:rsidR="00BB0E6A">
        <w:t xml:space="preserve"> (this is the definition adopted in </w:t>
      </w:r>
      <w:r w:rsidR="00C22011">
        <w:t>McGill 2006</w:t>
      </w:r>
      <w:r w:rsidR="00BB0E6A">
        <w:t>)</w:t>
      </w:r>
      <w:r w:rsidR="00853F37">
        <w:t xml:space="preserve">. </w:t>
      </w:r>
      <w:r w:rsidRPr="00510F61">
        <w:t>The idea that species traits mediate species responses to environmental change was formalized in the “response-effect” framework</w:t>
      </w:r>
      <w:r w:rsidR="00342E49">
        <w:t xml:space="preserve">, developed on the grounds of plant </w:t>
      </w:r>
      <w:r w:rsidR="00342E49">
        <w:lastRenderedPageBreak/>
        <w:t xml:space="preserve">ecology </w:t>
      </w:r>
      <w:r w:rsidRPr="00510F61">
        <w:t>(</w:t>
      </w:r>
      <w:r w:rsidR="0075027D">
        <w:t>refs</w:t>
      </w:r>
      <w:r w:rsidRPr="00510F61">
        <w:t xml:space="preserve">), where traits that influence species responses to </w:t>
      </w:r>
      <w:r w:rsidR="00AF78B0">
        <w:t xml:space="preserve">environmental </w:t>
      </w:r>
      <w:r w:rsidRPr="00510F61">
        <w:t>change were termed “response traits”</w:t>
      </w:r>
      <w:r w:rsidR="0075027D">
        <w:t xml:space="preserve"> (</w:t>
      </w:r>
      <w:r w:rsidRPr="00510F61">
        <w:t xml:space="preserve">and those that </w:t>
      </w:r>
      <w:r w:rsidR="0075027D">
        <w:t>underpin</w:t>
      </w:r>
      <w:r w:rsidRPr="00510F61">
        <w:t xml:space="preserve"> ecological processes </w:t>
      </w:r>
      <w:r w:rsidR="0075027D">
        <w:t xml:space="preserve">were </w:t>
      </w:r>
      <w:r w:rsidRPr="00510F61">
        <w:t>termed “effect traits”</w:t>
      </w:r>
      <w:r w:rsidR="0075027D">
        <w:t>)</w:t>
      </w:r>
      <w:r w:rsidRPr="00510F61">
        <w:t>.</w:t>
      </w:r>
    </w:p>
    <w:p w14:paraId="0A3CA0F6" w14:textId="53E6AD72" w:rsidR="00A63FFE" w:rsidRPr="008909E4" w:rsidRDefault="00891430" w:rsidP="008909E4">
      <w:pPr>
        <w:spacing w:line="276" w:lineRule="auto"/>
        <w:jc w:val="both"/>
      </w:pPr>
      <w:r>
        <w:t xml:space="preserve">One of the </w:t>
      </w:r>
      <w:r w:rsidR="00C2339A">
        <w:t xml:space="preserve">appeals of trait-based approaches is that individual species are no longer the focus of </w:t>
      </w:r>
      <w:r w:rsidR="00737624">
        <w:t xml:space="preserve">biodiversity </w:t>
      </w:r>
      <w:r w:rsidR="00C2339A">
        <w:t xml:space="preserve">investigations. Rather, traits become “common currencies” </w:t>
      </w:r>
      <w:r w:rsidR="0018210D">
        <w:t>across species</w:t>
      </w:r>
      <w:r w:rsidR="00C56991">
        <w:t xml:space="preserve">, </w:t>
      </w:r>
      <w:r w:rsidR="00297106">
        <w:t>which</w:t>
      </w:r>
      <w:r w:rsidR="00C56991">
        <w:t xml:space="preserve"> </w:t>
      </w:r>
      <w:r w:rsidR="00297106">
        <w:t xml:space="preserve">is </w:t>
      </w:r>
      <w:r w:rsidR="00CB343A">
        <w:t xml:space="preserve">of </w:t>
      </w:r>
      <w:r w:rsidR="004C5B98">
        <w:t xml:space="preserve">particular interest </w:t>
      </w:r>
      <w:r w:rsidR="00D24BF2">
        <w:t xml:space="preserve">for </w:t>
      </w:r>
      <w:r w:rsidR="008D6D78">
        <w:t>conservation</w:t>
      </w:r>
      <w:r w:rsidR="00D24BF2">
        <w:t xml:space="preserve"> </w:t>
      </w:r>
      <w:r w:rsidR="004C5B98">
        <w:t>when</w:t>
      </w:r>
      <w:r w:rsidR="006F0D4B">
        <w:t xml:space="preserve"> long-term</w:t>
      </w:r>
      <w:r w:rsidR="004C5B98">
        <w:t xml:space="preserve"> population data are lacking</w:t>
      </w:r>
      <w:r w:rsidR="00E662DF">
        <w:t xml:space="preserve"> for some species</w:t>
      </w:r>
      <w:r w:rsidR="004C5B98">
        <w:t>.</w:t>
      </w:r>
      <w:r w:rsidR="00B6676E">
        <w:t xml:space="preserve"> Indeed, if </w:t>
      </w:r>
      <w:r w:rsidR="00B6676E">
        <w:rPr>
          <w:rFonts w:ascii="SFRM1095" w:hAnsi="SFRM1095" w:cs="SFRM1095"/>
        </w:rPr>
        <w:t xml:space="preserve">species’ responses to </w:t>
      </w:r>
      <w:r w:rsidR="000A5290">
        <w:rPr>
          <w:rFonts w:ascii="SFRM1095" w:hAnsi="SFRM1095" w:cs="SFRM1095"/>
        </w:rPr>
        <w:t xml:space="preserve">human </w:t>
      </w:r>
      <w:r w:rsidR="00B6676E">
        <w:rPr>
          <w:rFonts w:ascii="SFRM1095" w:hAnsi="SFRM1095" w:cs="SFRM1095"/>
        </w:rPr>
        <w:t>threat</w:t>
      </w:r>
      <w:r w:rsidR="000A5290">
        <w:rPr>
          <w:rFonts w:ascii="SFRM1095" w:hAnsi="SFRM1095" w:cs="SFRM1095"/>
        </w:rPr>
        <w:t>s</w:t>
      </w:r>
      <w:r w:rsidR="00B6676E">
        <w:rPr>
          <w:rFonts w:ascii="SFRM1095" w:hAnsi="SFRM1095" w:cs="SFRM1095"/>
        </w:rPr>
        <w:t xml:space="preserve"> consistently relate to certain traits, it </w:t>
      </w:r>
      <w:r w:rsidR="006F3A7F">
        <w:rPr>
          <w:rFonts w:ascii="SFRM1095" w:hAnsi="SFRM1095" w:cs="SFRM1095"/>
        </w:rPr>
        <w:t>may be</w:t>
      </w:r>
      <w:r w:rsidR="00B6676E">
        <w:rPr>
          <w:rFonts w:ascii="SFRM1095" w:hAnsi="SFRM1095" w:cs="SFRM1095"/>
        </w:rPr>
        <w:t xml:space="preserve"> possible to generalise patterns</w:t>
      </w:r>
      <w:r w:rsidR="006F3A7F">
        <w:rPr>
          <w:rFonts w:ascii="SFRM1095" w:hAnsi="SFRM1095" w:cs="SFRM1095"/>
        </w:rPr>
        <w:t xml:space="preserve"> and </w:t>
      </w:r>
      <w:r w:rsidR="00DA06A4">
        <w:rPr>
          <w:rFonts w:ascii="SFRM1095" w:hAnsi="SFRM1095" w:cs="SFRM1095"/>
        </w:rPr>
        <w:t>estimate</w:t>
      </w:r>
      <w:r w:rsidR="006F3A7F">
        <w:rPr>
          <w:rFonts w:ascii="SFRM1095" w:hAnsi="SFRM1095" w:cs="SFRM1095"/>
        </w:rPr>
        <w:t xml:space="preserve"> </w:t>
      </w:r>
      <w:r w:rsidR="00DA06A4">
        <w:rPr>
          <w:rFonts w:ascii="SFRM1095" w:hAnsi="SFRM1095" w:cs="SFRM1095"/>
        </w:rPr>
        <w:t xml:space="preserve">the responses of </w:t>
      </w:r>
      <w:r w:rsidR="00B6676E">
        <w:rPr>
          <w:rFonts w:ascii="SFRM1095" w:hAnsi="SFRM1095" w:cs="SFRM1095"/>
        </w:rPr>
        <w:t xml:space="preserve">species for which population data is </w:t>
      </w:r>
      <w:r w:rsidR="00CA289D">
        <w:rPr>
          <w:rFonts w:ascii="SFRM1095" w:hAnsi="SFRM1095" w:cs="SFRM1095"/>
        </w:rPr>
        <w:t>not</w:t>
      </w:r>
      <w:r w:rsidR="00B6676E">
        <w:rPr>
          <w:rFonts w:ascii="SFRM1095" w:hAnsi="SFRM1095" w:cs="SFRM1095"/>
        </w:rPr>
        <w:t xml:space="preserve"> available </w:t>
      </w:r>
      <w:r w:rsidR="00132160">
        <w:rPr>
          <w:rFonts w:ascii="SFRM1095" w:hAnsi="SFRM1095" w:cs="SFRM1095"/>
        </w:rPr>
        <w:fldChar w:fldCharType="begin" w:fldLock="1"/>
      </w:r>
      <w:r w:rsidR="00132160">
        <w:rPr>
          <w:rFonts w:ascii="SFRM1095" w:hAnsi="SFRM1095" w:cs="SFRM1095"/>
        </w:rPr>
        <w:instrText>ADDIN CSL_CITATION {"citationItems":[{"id":"ITEM-1","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1","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plainTextFormattedCitation":"(Verberk et al. 2013)"},"properties":{"noteIndex":0},"schema":"https://github.com/citation-style-language/schema/raw/master/csl-citation.json"}</w:instrText>
      </w:r>
      <w:r w:rsidR="00132160">
        <w:rPr>
          <w:rFonts w:ascii="SFRM1095" w:hAnsi="SFRM1095" w:cs="SFRM1095"/>
        </w:rPr>
        <w:fldChar w:fldCharType="separate"/>
      </w:r>
      <w:r w:rsidR="00132160" w:rsidRPr="00132160">
        <w:rPr>
          <w:rFonts w:ascii="SFRM1095" w:hAnsi="SFRM1095" w:cs="SFRM1095"/>
          <w:noProof/>
        </w:rPr>
        <w:t xml:space="preserve">(Verberk </w:t>
      </w:r>
      <w:r w:rsidR="00132160" w:rsidRPr="00132160">
        <w:rPr>
          <w:rFonts w:ascii="SFRM1095" w:hAnsi="SFRM1095" w:cs="SFRM1095"/>
          <w:i/>
          <w:noProof/>
        </w:rPr>
        <w:t>et al.</w:t>
      </w:r>
      <w:r w:rsidR="00132160" w:rsidRPr="00132160">
        <w:rPr>
          <w:rFonts w:ascii="SFRM1095" w:hAnsi="SFRM1095" w:cs="SFRM1095"/>
          <w:noProof/>
        </w:rPr>
        <w:t xml:space="preserve"> 2013)</w:t>
      </w:r>
      <w:r w:rsidR="00132160">
        <w:rPr>
          <w:rFonts w:ascii="SFRM1095" w:hAnsi="SFRM1095" w:cs="SFRM1095"/>
        </w:rPr>
        <w:fldChar w:fldCharType="end"/>
      </w:r>
      <w:r w:rsidR="00B6676E">
        <w:rPr>
          <w:rFonts w:ascii="SFRM1095" w:hAnsi="SFRM1095" w:cs="SFRM1095"/>
        </w:rPr>
        <w:t>.</w:t>
      </w:r>
      <w:r w:rsidR="00816200">
        <w:rPr>
          <w:rFonts w:ascii="SFRM1095" w:hAnsi="SFRM1095" w:cs="SFRM1095"/>
        </w:rPr>
        <w:t xml:space="preserve"> </w:t>
      </w:r>
      <w:r w:rsidR="00DB1543">
        <w:rPr>
          <w:rFonts w:ascii="SFRM1095" w:hAnsi="SFRM1095" w:cs="SFRM1095"/>
        </w:rPr>
        <w:t>As such, t</w:t>
      </w:r>
      <w:r w:rsidR="00816200">
        <w:rPr>
          <w:rFonts w:ascii="SFRM1095" w:hAnsi="SFRM1095" w:cs="SFRM1095"/>
        </w:rPr>
        <w:t xml:space="preserve">raits have been used </w:t>
      </w:r>
      <w:r w:rsidR="006C3E23">
        <w:t>to</w:t>
      </w:r>
      <w:r w:rsidR="000C3B89">
        <w:t xml:space="preserve"> assess species </w:t>
      </w:r>
      <w:r w:rsidR="005536E7">
        <w:t>vulnerability</w:t>
      </w:r>
      <w:r w:rsidR="000C3B89">
        <w:t xml:space="preserve"> to </w:t>
      </w:r>
      <w:r w:rsidR="005536E7">
        <w:t>global</w:t>
      </w:r>
      <w:r w:rsidR="000C3B89">
        <w:t xml:space="preserve"> changes</w:t>
      </w:r>
      <w:r w:rsidR="006C3E23">
        <w:t xml:space="preserve"> (</w:t>
      </w:r>
      <w:r w:rsidR="00C3315A">
        <w:t xml:space="preserve">in </w:t>
      </w:r>
      <w:r w:rsidR="005536E7">
        <w:t>particular</w:t>
      </w:r>
      <w:r w:rsidR="00C3315A">
        <w:t xml:space="preserve"> to climate change</w:t>
      </w:r>
      <w:r w:rsidR="00A17AC9">
        <w:t>, refs</w:t>
      </w:r>
      <w:r w:rsidR="006C3E23">
        <w:t>)</w:t>
      </w:r>
      <w:r w:rsidR="0094711F">
        <w:t xml:space="preserve">, </w:t>
      </w:r>
      <w:r w:rsidR="00A17AC9">
        <w:t>with framework</w:t>
      </w:r>
      <w:r w:rsidR="0099002F">
        <w:t>s</w:t>
      </w:r>
      <w:r w:rsidR="00A17AC9">
        <w:t xml:space="preserve"> </w:t>
      </w:r>
      <w:r w:rsidR="00C3315A">
        <w:t>assum</w:t>
      </w:r>
      <w:r w:rsidR="00A17AC9">
        <w:t>ing</w:t>
      </w:r>
      <w:r w:rsidR="0094711F">
        <w:t xml:space="preserve"> that </w:t>
      </w:r>
      <w:r w:rsidR="00C3315A">
        <w:t xml:space="preserve">species traits </w:t>
      </w:r>
      <w:r w:rsidR="0099002F">
        <w:t>predict</w:t>
      </w:r>
      <w:r w:rsidR="00C3315A">
        <w:t xml:space="preserve"> species sensitivity to </w:t>
      </w:r>
      <w:r w:rsidR="005536E7">
        <w:t>environmental</w:t>
      </w:r>
      <w:r w:rsidR="00C3315A">
        <w:t xml:space="preserve"> change</w:t>
      </w:r>
      <w:r w:rsidR="00616041">
        <w:t>.</w:t>
      </w:r>
      <w:r w:rsidR="00814E3A">
        <w:t xml:space="preserve"> </w:t>
      </w:r>
      <w:r w:rsidR="00FA5187">
        <w:t xml:space="preserve">To date, the empirical evidence showing that traits explain </w:t>
      </w:r>
      <w:r w:rsidR="00C04BBA">
        <w:t xml:space="preserve">species </w:t>
      </w:r>
      <w:r w:rsidR="00C81DA6">
        <w:t xml:space="preserve">responses to human threats </w:t>
      </w:r>
      <w:r w:rsidR="00FA5187">
        <w:t>relies mostly on</w:t>
      </w:r>
      <w:r w:rsidR="00FB7026">
        <w:t xml:space="preserve"> correlative assessments conducted at</w:t>
      </w:r>
      <w:r w:rsidR="00C04BBA">
        <w:t xml:space="preserve"> local to regional scale</w:t>
      </w:r>
      <w:r w:rsidR="005E2D6A">
        <w:t xml:space="preserve"> (refs)</w:t>
      </w:r>
      <w:r w:rsidR="00C04BBA">
        <w:t>.</w:t>
      </w:r>
      <w:r w:rsidR="005E2D6A">
        <w:t xml:space="preserve"> In particular, </w:t>
      </w:r>
      <w:r w:rsidR="00671CAA">
        <w:t xml:space="preserve">traits have been used to explain species responses to land use </w:t>
      </w:r>
      <w:r w:rsidR="00D07262">
        <w:t xml:space="preserve">and land-use intensity </w:t>
      </w:r>
      <w:r w:rsidR="00671CAA">
        <w:t>(refs)</w:t>
      </w:r>
      <w:r w:rsidR="00E77B2D">
        <w:t xml:space="preserve">. Trait-based approaches have also been used to </w:t>
      </w:r>
      <w:r w:rsidR="00C85EDD">
        <w:t>understand species responses to climate change (</w:t>
      </w:r>
      <w:r w:rsidR="00B21697">
        <w:t>with studies focusing on range shifts</w:t>
      </w:r>
      <w:r w:rsidR="00571E2C">
        <w:t>; range filling</w:t>
      </w:r>
      <w:r w:rsidR="00C85EDD">
        <w:t>)</w:t>
      </w:r>
      <w:r w:rsidR="00D54043">
        <w:t xml:space="preserve">, and </w:t>
      </w:r>
      <w:r w:rsidR="00B56F1C">
        <w:t>.</w:t>
      </w:r>
      <w:r w:rsidR="00671CAA">
        <w:t xml:space="preserve"> </w:t>
      </w:r>
      <w:r w:rsidR="00B56F1C">
        <w:t>A</w:t>
      </w:r>
      <w:r w:rsidR="00962BBA">
        <w:t>lthough</w:t>
      </w:r>
      <w:r w:rsidR="00984F2C">
        <w:t xml:space="preserve"> r</w:t>
      </w:r>
      <w:r w:rsidR="00D0439F">
        <w:t xml:space="preserve">esponse traits </w:t>
      </w:r>
      <w:r w:rsidR="00241993">
        <w:t xml:space="preserve">to land-use and climate change </w:t>
      </w:r>
      <w:r w:rsidR="00D0439F">
        <w:t xml:space="preserve">have been identified in various vertebrate taxa (refs), </w:t>
      </w:r>
      <w:r w:rsidR="00D0439F">
        <w:rPr>
          <w:rFonts w:ascii="SFRM1095" w:hAnsi="SFRM1095" w:cs="SFRM1095"/>
        </w:rPr>
        <w:t xml:space="preserve">whether </w:t>
      </w:r>
      <w:r w:rsidR="004868A4">
        <w:rPr>
          <w:rFonts w:ascii="SFRM1095" w:hAnsi="SFRM1095" w:cs="SFRM1095"/>
        </w:rPr>
        <w:t>the</w:t>
      </w:r>
      <w:r w:rsidR="00B56F1C">
        <w:rPr>
          <w:rFonts w:ascii="SFRM1095" w:hAnsi="SFRM1095" w:cs="SFRM1095"/>
        </w:rPr>
        <w:t xml:space="preserve"> effects of such </w:t>
      </w:r>
      <w:r w:rsidR="00D0439F">
        <w:rPr>
          <w:rFonts w:ascii="SFRM1095" w:hAnsi="SFRM1095" w:cs="SFRM1095"/>
        </w:rPr>
        <w:t xml:space="preserve">traits can be generalised geographically and taxonomically remains </w:t>
      </w:r>
      <w:r w:rsidR="001B5D92">
        <w:rPr>
          <w:rFonts w:ascii="SFRM1095" w:hAnsi="SFRM1095" w:cs="SFRM1095"/>
        </w:rPr>
        <w:t>largely uncertain</w:t>
      </w:r>
      <w:r w:rsidR="00D0439F">
        <w:rPr>
          <w:rFonts w:ascii="SFRM1095" w:hAnsi="SFRM1095" w:cs="SFRM1095"/>
        </w:rPr>
        <w:t xml:space="preserve">, emphasising the need for global comparative </w:t>
      </w:r>
      <w:r w:rsidR="004868A4">
        <w:rPr>
          <w:rFonts w:ascii="SFRM1095" w:hAnsi="SFRM1095" w:cs="SFRM1095"/>
        </w:rPr>
        <w:t>assessments of the relationships between traits and species responses to human threats</w:t>
      </w:r>
      <w:r w:rsidR="009A0B24">
        <w:rPr>
          <w:rFonts w:ascii="SFRM1095" w:hAnsi="SFRM1095" w:cs="SFRM1095"/>
        </w:rPr>
        <w:t xml:space="preserve">. </w:t>
      </w:r>
    </w:p>
    <w:p w14:paraId="177B678E" w14:textId="3B467BC3" w:rsidR="00F125CB" w:rsidRPr="00510F61" w:rsidRDefault="006E0693" w:rsidP="0084128A">
      <w:pPr>
        <w:spacing w:line="276" w:lineRule="auto"/>
        <w:jc w:val="both"/>
      </w:pPr>
      <w:r w:rsidRPr="001B3760">
        <w:rPr>
          <w:lang w:eastAsia="en-GB"/>
        </w:rPr>
        <w:t xml:space="preserve">The overarching aims of my thesis are to investigate whether species traits </w:t>
      </w:r>
      <w:r>
        <w:rPr>
          <w:lang w:eastAsia="en-GB"/>
        </w:rPr>
        <w:t>are associated with</w:t>
      </w:r>
      <w:r w:rsidRPr="001B3760">
        <w:rPr>
          <w:lang w:eastAsia="en-GB"/>
        </w:rPr>
        <w:t xml:space="preserve"> species land-use responses and species climate-change sensitivity</w:t>
      </w:r>
      <w:r w:rsidR="004F3142">
        <w:rPr>
          <w:lang w:eastAsia="en-GB"/>
        </w:rPr>
        <w:t>,</w:t>
      </w:r>
      <w:r w:rsidRPr="001B3760">
        <w:rPr>
          <w:lang w:eastAsia="en-GB"/>
        </w:rPr>
        <w:t xml:space="preserve"> </w:t>
      </w:r>
      <w:r w:rsidR="004F3142" w:rsidRPr="00510F61">
        <w:t xml:space="preserve">at global scales, </w:t>
      </w:r>
      <w:r w:rsidR="004F3142">
        <w:t xml:space="preserve">and </w:t>
      </w:r>
      <w:r w:rsidRPr="001B3760">
        <w:rPr>
          <w:lang w:eastAsia="en-GB"/>
        </w:rPr>
        <w:t>comparatively across the four vertebrate classes</w:t>
      </w:r>
      <w:r w:rsidR="004F3142">
        <w:rPr>
          <w:lang w:eastAsia="en-GB"/>
        </w:rPr>
        <w:t>. I also aim</w:t>
      </w:r>
      <w:r w:rsidRPr="001B3760">
        <w:rPr>
          <w:lang w:eastAsia="en-GB"/>
        </w:rPr>
        <w:t xml:space="preserve"> to highlight some of the consequences</w:t>
      </w:r>
      <w:r w:rsidR="00877F57">
        <w:rPr>
          <w:lang w:eastAsia="en-GB"/>
        </w:rPr>
        <w:t xml:space="preserve"> of global changes</w:t>
      </w:r>
      <w:r w:rsidRPr="001B3760">
        <w:rPr>
          <w:lang w:eastAsia="en-GB"/>
        </w:rPr>
        <w:t xml:space="preserve"> for ecosystem functioning.</w:t>
      </w:r>
      <w:r w:rsidR="00561738">
        <w:t xml:space="preserve"> </w:t>
      </w:r>
      <w:r w:rsidR="000C5EB3" w:rsidRPr="00510F61">
        <w:t xml:space="preserve">Throughout </w:t>
      </w:r>
      <w:r w:rsidR="00902259">
        <w:t>my</w:t>
      </w:r>
      <w:r w:rsidR="000C5EB3" w:rsidRPr="00510F61">
        <w:t xml:space="preserve"> thesis, </w:t>
      </w:r>
      <w:r w:rsidR="00B91211" w:rsidRPr="00510F61">
        <w:t>assemblage-level and species-level responses to land</w:t>
      </w:r>
      <w:r w:rsidR="002F3B35">
        <w:t xml:space="preserve"> </w:t>
      </w:r>
      <w:r w:rsidR="00B91211" w:rsidRPr="00510F61">
        <w:t>use</w:t>
      </w:r>
      <w:r w:rsidR="00496329">
        <w:t xml:space="preserve"> and land-use intensity</w:t>
      </w:r>
      <w:r w:rsidR="00B91211" w:rsidRPr="00510F61">
        <w:t xml:space="preserve"> are assessed using a “space-for-time” approach</w:t>
      </w:r>
      <w:r w:rsidR="00FD15A1">
        <w:t xml:space="preserve"> (refs)</w:t>
      </w:r>
      <w:r w:rsidR="00EA4542" w:rsidRPr="00510F61">
        <w:t xml:space="preserve">. </w:t>
      </w:r>
      <w:r w:rsidR="00F125CB" w:rsidRPr="00510F61">
        <w:t xml:space="preserve">To this end, I use one of the most comprehensive </w:t>
      </w:r>
      <w:r w:rsidR="00FD15A1" w:rsidRPr="00510F61">
        <w:t>databases</w:t>
      </w:r>
      <w:r w:rsidR="00F125CB" w:rsidRPr="00510F61">
        <w:t xml:space="preserve"> </w:t>
      </w:r>
      <w:r w:rsidR="00FD15A1">
        <w:t xml:space="preserve">recording species occurrence and abundance in different land uses </w:t>
      </w:r>
      <w:r w:rsidR="00F125CB" w:rsidRPr="00510F61">
        <w:t>(the PREDICTS database,</w:t>
      </w:r>
      <w:r w:rsidR="00E60D09">
        <w:t xml:space="preserve"> </w:t>
      </w:r>
      <w:r w:rsidR="00E60D09">
        <w:fldChar w:fldCharType="begin" w:fldLock="1"/>
      </w:r>
      <w:r w:rsidR="00132160">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E60D09">
        <w:fldChar w:fldCharType="separate"/>
      </w:r>
      <w:r w:rsidR="00E60D09" w:rsidRPr="00E60D09">
        <w:rPr>
          <w:noProof/>
        </w:rPr>
        <w:t xml:space="preserve">Hudson </w:t>
      </w:r>
      <w:r w:rsidR="00E60D09" w:rsidRPr="00E60D09">
        <w:rPr>
          <w:i/>
          <w:noProof/>
        </w:rPr>
        <w:t>et al.</w:t>
      </w:r>
      <w:r w:rsidR="00E60D09" w:rsidRPr="00E60D09">
        <w:rPr>
          <w:noProof/>
        </w:rPr>
        <w:t xml:space="preserve"> </w:t>
      </w:r>
      <w:r w:rsidR="00E60D09">
        <w:rPr>
          <w:noProof/>
        </w:rPr>
        <w:t>(</w:t>
      </w:r>
      <w:r w:rsidR="00E60D09" w:rsidRPr="00E60D09">
        <w:rPr>
          <w:noProof/>
        </w:rPr>
        <w:t>2014, 2017)</w:t>
      </w:r>
      <w:r w:rsidR="00E60D09">
        <w:fldChar w:fldCharType="end"/>
      </w:r>
      <w:r w:rsidR="00FD15A1">
        <w:t>)</w:t>
      </w:r>
      <w:r w:rsidR="00F125CB" w:rsidRPr="00510F61">
        <w:t>.</w:t>
      </w:r>
      <w:r w:rsidR="0019776D">
        <w:t xml:space="preserve"> </w:t>
      </w:r>
      <w:r w:rsidR="00CE64CF">
        <w:t>I estimate sensitivity to climate change from properties of species climatic niche space</w:t>
      </w:r>
      <w:r w:rsidR="00B6640A">
        <w:t xml:space="preserve">, and thus </w:t>
      </w:r>
      <w:r w:rsidR="009E5208">
        <w:t>I</w:t>
      </w:r>
      <w:r w:rsidR="00B6640A">
        <w:t xml:space="preserve"> do not assess species responses to climate change </w:t>
      </w:r>
      <w:r w:rsidR="009E5208">
        <w:t>(</w:t>
      </w:r>
      <w:r w:rsidR="00B6640A">
        <w:t>which would require to integrate exposure</w:t>
      </w:r>
      <w:r w:rsidR="009E5208">
        <w:t xml:space="preserve"> to climate change)</w:t>
      </w:r>
      <w:r w:rsidR="00CE64CF">
        <w:t>.</w:t>
      </w:r>
    </w:p>
    <w:p w14:paraId="7440768B" w14:textId="77777777" w:rsidR="00F125CB" w:rsidRPr="001B3760" w:rsidRDefault="00F125CB" w:rsidP="0084128A">
      <w:pPr>
        <w:pStyle w:val="ListParagraph"/>
        <w:numPr>
          <w:ilvl w:val="0"/>
          <w:numId w:val="1"/>
        </w:numPr>
        <w:spacing w:line="276" w:lineRule="auto"/>
        <w:jc w:val="both"/>
        <w:rPr>
          <w:i/>
          <w:iCs/>
        </w:rPr>
      </w:pPr>
      <w:r w:rsidRPr="001B3760">
        <w:rPr>
          <w:i/>
          <w:iCs/>
        </w:rPr>
        <w:t>Aims, hypotheses and outline of the following Chapters</w:t>
      </w:r>
    </w:p>
    <w:p w14:paraId="62317F88" w14:textId="2C34B0D7" w:rsidR="00F125CB" w:rsidRPr="001B3760" w:rsidRDefault="00F125CB" w:rsidP="0084128A">
      <w:pPr>
        <w:spacing w:line="276" w:lineRule="auto"/>
        <w:jc w:val="both"/>
        <w:rPr>
          <w:lang w:eastAsia="en-GB"/>
        </w:rPr>
      </w:pPr>
      <w:r w:rsidRPr="001B3760">
        <w:rPr>
          <w:lang w:eastAsia="en-GB"/>
        </w:rPr>
        <w:t xml:space="preserve">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00937921" w:rsidRPr="001B3760">
        <w:rPr>
          <w:lang w:eastAsia="en-GB"/>
        </w:rPr>
        <w:fldChar w:fldCharType="begin" w:fldLock="1"/>
      </w:r>
      <w:r w:rsidR="006A73DC" w:rsidRPr="001B3760">
        <w:rPr>
          <w:lang w:eastAsia="en-GB"/>
        </w:rPr>
        <w:instrText>ADDIN CSL_CITATION {"citationItems":[{"id":"ITEM-1","itemData":{"DOI":"10.1111/1365-2435.14051","ISSN":"0269-8463","author":[{"dropping-particle":"","family":"Junker","given":"Robert R.","non-dropping-particle":"","parse-names":false,"suffix":""},{"dropping-particle":"","family":"Albrecht","given":"Jörg","non-dropping-particle":"","parse-names":false,"suffix":""},{"dropping-particle":"","family":"Becker","given":"Marcel","non-dropping-particle":"","parse-names":false,"suffix":""},{"dropping-particle":"","family":"Keuth","given":"Raya","non-dropping-particle":"","parse-names":false,"suffix":""},{"dropping-particle":"","family":"Farwig","given":"Nina","non-dropping-particle":"","parse-names":false,"suffix":""},{"dropping-particle":"","family":"Schleuning","given":"Matthias","non-dropping-particle":"","parse-names":false,"suffix":""}],"container-title":"Functional Ecology","id":"ITEM-1","issue":"March","issued":{"date-parts":[["2022"]]},"page":"1-16","title":"Towards an animal economics spectrum for ecosystem research","type":"article-journal"},"uris":["http://www.mendeley.com/documents/?uuid=eb2d2b61-88fc-4aaf-8383-87e2ce8c53c3"]}],"mendeley":{"formattedCitation":"(Junker &lt;i&gt;et al.&lt;/i&gt; 2022)","plainTextFormattedCitation":"(Junker et al. 2022)","previouslyFormattedCitation":"(Junker &lt;i&gt;et al.&lt;/i&gt; 2022)"},"properties":{"noteIndex":0},"schema":"https://github.com/citation-style-language/schema/raw/master/csl-citation.json"}</w:instrText>
      </w:r>
      <w:r w:rsidR="00937921" w:rsidRPr="001B3760">
        <w:rPr>
          <w:lang w:eastAsia="en-GB"/>
        </w:rPr>
        <w:fldChar w:fldCharType="separate"/>
      </w:r>
      <w:r w:rsidR="00937921" w:rsidRPr="001B3760">
        <w:rPr>
          <w:noProof/>
          <w:lang w:eastAsia="en-GB"/>
        </w:rPr>
        <w:t xml:space="preserve">(Junker </w:t>
      </w:r>
      <w:r w:rsidR="00937921" w:rsidRPr="001B3760">
        <w:rPr>
          <w:i/>
          <w:noProof/>
          <w:lang w:eastAsia="en-GB"/>
        </w:rPr>
        <w:t>et al.</w:t>
      </w:r>
      <w:r w:rsidR="00937921" w:rsidRPr="001B3760">
        <w:rPr>
          <w:noProof/>
          <w:lang w:eastAsia="en-GB"/>
        </w:rPr>
        <w:t xml:space="preserve"> 2022)</w:t>
      </w:r>
      <w:r w:rsidR="00937921" w:rsidRPr="001B3760">
        <w:rPr>
          <w:lang w:eastAsia="en-GB"/>
        </w:rPr>
        <w:fldChar w:fldCharType="end"/>
      </w:r>
      <w:r w:rsidRPr="001B3760">
        <w:rPr>
          <w:lang w:eastAsia="en-GB"/>
        </w:rPr>
        <w:t xml:space="preserve">. Thus, collecting trait data and investigating the current availability of the data for terrestrial vertebrates was an important and necessary prerequisite to any analysis. 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w:t>
      </w:r>
      <w:r w:rsidRPr="001B3760">
        <w:rPr>
          <w:lang w:eastAsia="en-GB"/>
        </w:rPr>
        <w:lastRenderedPageBreak/>
        <w:t>habitat breadth, and a broad degree of habitat specialisation.</w:t>
      </w:r>
      <w:r w:rsidR="007112CA">
        <w:rPr>
          <w:lang w:eastAsia="en-GB"/>
        </w:rPr>
        <w:t xml:space="preserve"> Because of data limitation constraints, I am not able to consider intraspecific variation</w:t>
      </w:r>
      <w:r w:rsidR="005F4BA9">
        <w:rPr>
          <w:lang w:eastAsia="en-GB"/>
        </w:rPr>
        <w:t xml:space="preserve"> in the data compilation</w:t>
      </w:r>
      <w:r w:rsidR="007112CA">
        <w:rPr>
          <w:lang w:eastAsia="en-GB"/>
        </w:rPr>
        <w:t>.</w:t>
      </w:r>
      <w:r w:rsidRPr="001B3760">
        <w:rPr>
          <w:lang w:eastAsia="en-GB"/>
        </w:rPr>
        <w:t xml:space="preserve"> Chapter 2 assesses the availability of the trait data across the terrestrial vertebrate classes, and investigates whether the trait data present global taxonomic, phylogenetic and spatial biases. On the basis of past work </w:t>
      </w:r>
      <w:r w:rsidRPr="001B3760">
        <w:rPr>
          <w:lang w:eastAsia="en-GB"/>
        </w:rPr>
        <w:fldChar w:fldCharType="begin" w:fldLock="1"/>
      </w:r>
      <w:r w:rsidRPr="001B3760">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1B3760">
        <w:rPr>
          <w:lang w:eastAsia="en-GB"/>
        </w:rPr>
        <w:fldChar w:fldCharType="separate"/>
      </w:r>
      <w:r w:rsidRPr="001B3760">
        <w:rPr>
          <w:noProof/>
          <w:lang w:eastAsia="en-GB"/>
        </w:rPr>
        <w:t xml:space="preserve">(Titley </w:t>
      </w:r>
      <w:r w:rsidRPr="001B3760">
        <w:rPr>
          <w:i/>
          <w:noProof/>
          <w:lang w:eastAsia="en-GB"/>
        </w:rPr>
        <w:t>et al.</w:t>
      </w:r>
      <w:r w:rsidRPr="001B3760">
        <w:rPr>
          <w:noProof/>
          <w:lang w:eastAsia="en-GB"/>
        </w:rPr>
        <w:t xml:space="preserve"> 2017)</w:t>
      </w:r>
      <w:r w:rsidRPr="001B3760">
        <w:rPr>
          <w:lang w:eastAsia="en-GB"/>
        </w:rPr>
        <w:fldChar w:fldCharType="end"/>
      </w:r>
      <w:r w:rsidRPr="001B3760">
        <w:rPr>
          <w:lang w:eastAsia="en-GB"/>
        </w:rPr>
        <w:t xml:space="preserve">, I hypothesize that amphibians and reptiles are undersampled compared to mammals and birds. Further, I hypothesize that trait data are less abundant for the narrower-ranging species and in species-richer regions. </w:t>
      </w:r>
      <w:commentRangeStart w:id="0"/>
      <w:r w:rsidRPr="001B3760">
        <w:rPr>
          <w:lang w:eastAsia="en-GB"/>
        </w:rPr>
        <w:t xml:space="preserve">This Chapter was published in </w:t>
      </w:r>
      <w:r w:rsidRPr="001B3760">
        <w:rPr>
          <w:i/>
          <w:iCs/>
          <w:lang w:eastAsia="en-GB"/>
        </w:rPr>
        <w:t>Global Ecology and Biogeography</w:t>
      </w:r>
      <w:r w:rsidRPr="001B3760">
        <w:rPr>
          <w:lang w:eastAsia="en-GB"/>
        </w:rPr>
        <w:t xml:space="preserve"> (Etard </w:t>
      </w:r>
      <w:r w:rsidRPr="001B3760">
        <w:rPr>
          <w:i/>
          <w:iCs/>
          <w:lang w:eastAsia="en-GB"/>
        </w:rPr>
        <w:t>et al</w:t>
      </w:r>
      <w:r w:rsidRPr="001B3760">
        <w:rPr>
          <w:lang w:eastAsia="en-GB"/>
        </w:rPr>
        <w:t>. 2020).</w:t>
      </w:r>
      <w:commentRangeEnd w:id="0"/>
      <w:r w:rsidR="00254997">
        <w:rPr>
          <w:rStyle w:val="CommentReference"/>
        </w:rPr>
        <w:commentReference w:id="0"/>
      </w:r>
    </w:p>
    <w:p w14:paraId="1FF66644" w14:textId="2CAF68B5" w:rsidR="00F125CB" w:rsidRPr="001B3760" w:rsidRDefault="00D40076" w:rsidP="0084128A">
      <w:pPr>
        <w:spacing w:line="276" w:lineRule="auto"/>
        <w:jc w:val="both"/>
      </w:pPr>
      <w:r>
        <w:t xml:space="preserve">At the assemblage level, multidimensional trait composition can be summarised with functional diversity indices (). </w:t>
      </w:r>
      <w:r w:rsidR="00F80996">
        <w:t xml:space="preserve">Past research has shown that human threats reshape </w:t>
      </w:r>
      <w:r w:rsidR="009E4BC7">
        <w:t xml:space="preserve">the functional composition </w:t>
      </w:r>
      <w:r>
        <w:t xml:space="preserve">Functional diversity indices are useful to understand </w:t>
      </w:r>
      <w:r w:rsidR="00BD3FA8">
        <w:t xml:space="preserve">effects of </w:t>
      </w:r>
      <w:r>
        <w:t xml:space="preserve"> as they allow to capture into single indices. </w:t>
      </w:r>
      <w:r w:rsidR="00FD23ED">
        <w:rPr>
          <w:lang w:eastAsia="en-GB"/>
        </w:rPr>
        <w:t>To the best of my knowledge, a</w:t>
      </w:r>
      <w:r w:rsidR="00685F5A">
        <w:rPr>
          <w:lang w:eastAsia="en-GB"/>
        </w:rPr>
        <w:t xml:space="preserve"> global assessment of</w:t>
      </w:r>
      <w:r w:rsidR="00981868">
        <w:rPr>
          <w:lang w:eastAsia="en-GB"/>
        </w:rPr>
        <w:t xml:space="preserve"> how the functional diversity of </w:t>
      </w:r>
      <w:r w:rsidR="00FD23ED">
        <w:rPr>
          <w:lang w:eastAsia="en-GB"/>
        </w:rPr>
        <w:t>terrestrial vertebrate</w:t>
      </w:r>
      <w:r w:rsidR="00981868">
        <w:rPr>
          <w:lang w:eastAsia="en-GB"/>
        </w:rPr>
        <w:t xml:space="preserve"> as</w:t>
      </w:r>
      <w:r w:rsidR="00FD23ED">
        <w:rPr>
          <w:lang w:eastAsia="en-GB"/>
        </w:rPr>
        <w:t>s</w:t>
      </w:r>
      <w:r w:rsidR="00981868">
        <w:rPr>
          <w:lang w:eastAsia="en-GB"/>
        </w:rPr>
        <w:t>emblages respond to land</w:t>
      </w:r>
      <w:r w:rsidR="00754D1D">
        <w:rPr>
          <w:lang w:eastAsia="en-GB"/>
        </w:rPr>
        <w:t xml:space="preserve"> </w:t>
      </w:r>
      <w:r w:rsidR="00981868">
        <w:rPr>
          <w:lang w:eastAsia="en-GB"/>
        </w:rPr>
        <w:t xml:space="preserve">use </w:t>
      </w:r>
      <w:r w:rsidR="00754D1D">
        <w:rPr>
          <w:lang w:eastAsia="en-GB"/>
        </w:rPr>
        <w:t>and land-use intensity</w:t>
      </w:r>
      <w:r w:rsidR="00D537FE">
        <w:rPr>
          <w:lang w:eastAsia="en-GB"/>
        </w:rPr>
        <w:t>, within and across taxonomic classes,</w:t>
      </w:r>
      <w:r w:rsidR="00754D1D">
        <w:rPr>
          <w:lang w:eastAsia="en-GB"/>
        </w:rPr>
        <w:t xml:space="preserve"> </w:t>
      </w:r>
      <w:r w:rsidR="00981868">
        <w:rPr>
          <w:lang w:eastAsia="en-GB"/>
        </w:rPr>
        <w:t xml:space="preserve">has </w:t>
      </w:r>
      <w:r w:rsidR="00F4466E">
        <w:rPr>
          <w:lang w:eastAsia="en-GB"/>
        </w:rPr>
        <w:t>not yet</w:t>
      </w:r>
      <w:r w:rsidR="00981868">
        <w:rPr>
          <w:lang w:eastAsia="en-GB"/>
        </w:rPr>
        <w:t xml:space="preserve"> been</w:t>
      </w:r>
      <w:r w:rsidR="00F4466E">
        <w:rPr>
          <w:lang w:eastAsia="en-GB"/>
        </w:rPr>
        <w:t xml:space="preserve"> undertaken</w:t>
      </w:r>
      <w:r w:rsidR="00FD23ED">
        <w:rPr>
          <w:lang w:eastAsia="en-GB"/>
        </w:rPr>
        <w:t xml:space="preserve">. </w:t>
      </w:r>
      <w:r w:rsidR="00F125CB" w:rsidRPr="001B3760">
        <w:rPr>
          <w:lang w:eastAsia="en-GB"/>
        </w:rPr>
        <w:t>Chapter 3</w:t>
      </w:r>
      <w:r w:rsidR="00FA7E46">
        <w:rPr>
          <w:lang w:eastAsia="en-GB"/>
        </w:rPr>
        <w:t xml:space="preserve"> aims to fill in this gap, by</w:t>
      </w:r>
      <w:r w:rsidR="00F125CB" w:rsidRPr="001B3760">
        <w:rPr>
          <w:lang w:eastAsia="en-GB"/>
        </w:rPr>
        <w:t xml:space="preserve"> </w:t>
      </w:r>
      <w:r w:rsidR="00FA7E46">
        <w:rPr>
          <w:lang w:eastAsia="en-GB"/>
        </w:rPr>
        <w:t xml:space="preserve">investigating </w:t>
      </w:r>
      <w:r w:rsidR="00F125CB" w:rsidRPr="001B3760">
        <w:rPr>
          <w:lang w:eastAsia="en-GB"/>
        </w:rPr>
        <w:t>the effects of land</w:t>
      </w:r>
      <w:r w:rsidR="00FA7E46">
        <w:rPr>
          <w:lang w:eastAsia="en-GB"/>
        </w:rPr>
        <w:t xml:space="preserve"> </w:t>
      </w:r>
      <w:r w:rsidR="00F125CB" w:rsidRPr="001B3760">
        <w:rPr>
          <w:lang w:eastAsia="en-GB"/>
        </w:rPr>
        <w:t xml:space="preserve">use </w:t>
      </w:r>
      <w:r w:rsidR="00FA7E46">
        <w:rPr>
          <w:lang w:eastAsia="en-GB"/>
        </w:rPr>
        <w:t xml:space="preserve">and land-use intensity </w:t>
      </w:r>
      <w:r w:rsidR="00F125CB" w:rsidRPr="001B3760">
        <w:rPr>
          <w:lang w:eastAsia="en-GB"/>
        </w:rPr>
        <w:t xml:space="preserve">on the functional diversity of local vertebrate assemblages. To this end, I combine the trait data collected in Chapter 2 with the PREDICTS database. After imputing missing trait values </w:t>
      </w:r>
      <w:r w:rsidR="00496329">
        <w:rPr>
          <w:lang w:eastAsia="en-GB"/>
        </w:rPr>
        <w:t>(</w:t>
      </w:r>
      <w:r w:rsidR="00F125CB" w:rsidRPr="001B3760">
        <w:rPr>
          <w:lang w:eastAsia="en-GB"/>
        </w:rPr>
        <w:t>evidenced in Chapter 2</w:t>
      </w:r>
      <w:r w:rsidR="00496329">
        <w:rPr>
          <w:lang w:eastAsia="en-GB"/>
        </w:rPr>
        <w:t>)</w:t>
      </w:r>
      <w:r w:rsidR="00F125CB" w:rsidRPr="001B3760">
        <w:rPr>
          <w:lang w:eastAsia="en-GB"/>
        </w:rPr>
        <w:t xml:space="preserve">, I investigate the effects of land use on the functional diversity of local terrestrial vertebrate assemblages, across and within vertebrate classes.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w:t>
      </w:r>
      <w:commentRangeStart w:id="1"/>
      <w:r w:rsidR="00F125CB" w:rsidRPr="001B3760">
        <w:rPr>
          <w:lang w:eastAsia="en-GB"/>
        </w:rPr>
        <w:t xml:space="preserve">This Chapter was published in </w:t>
      </w:r>
      <w:r w:rsidR="00F125CB" w:rsidRPr="001B3760">
        <w:rPr>
          <w:i/>
          <w:iCs/>
          <w:lang w:eastAsia="en-GB"/>
        </w:rPr>
        <w:t>Ecology Letters</w:t>
      </w:r>
      <w:r w:rsidR="00F125CB" w:rsidRPr="001B3760">
        <w:rPr>
          <w:lang w:eastAsia="en-GB"/>
        </w:rPr>
        <w:t xml:space="preserve"> (Etard </w:t>
      </w:r>
      <w:r w:rsidR="00F125CB" w:rsidRPr="001B3760">
        <w:rPr>
          <w:i/>
          <w:iCs/>
          <w:lang w:eastAsia="en-GB"/>
        </w:rPr>
        <w:t>et al</w:t>
      </w:r>
      <w:r w:rsidR="00F125CB" w:rsidRPr="001B3760">
        <w:rPr>
          <w:lang w:eastAsia="en-GB"/>
        </w:rPr>
        <w:t xml:space="preserve">. 2022). </w:t>
      </w:r>
      <w:commentRangeEnd w:id="1"/>
      <w:r w:rsidR="001C6352">
        <w:rPr>
          <w:rStyle w:val="CommentReference"/>
        </w:rPr>
        <w:commentReference w:id="1"/>
      </w:r>
    </w:p>
    <w:p w14:paraId="4ABDFAB8" w14:textId="6360FBA1" w:rsidR="00F125CB" w:rsidRPr="001B3760" w:rsidRDefault="009C7E1D" w:rsidP="0084128A">
      <w:pPr>
        <w:spacing w:line="276" w:lineRule="auto"/>
        <w:jc w:val="both"/>
        <w:rPr>
          <w:lang w:eastAsia="en-GB"/>
        </w:rPr>
      </w:pPr>
      <w:r>
        <w:rPr>
          <w:lang w:eastAsia="en-GB"/>
        </w:rPr>
        <w:t>Chapter 3 highlights the effects</w:t>
      </w:r>
      <w:r w:rsidR="00127BB9">
        <w:rPr>
          <w:lang w:eastAsia="en-GB"/>
        </w:rPr>
        <w:t xml:space="preserve"> of land-use change on the functional composition of vertebrate </w:t>
      </w:r>
      <w:r w:rsidR="00B02A0F">
        <w:rPr>
          <w:lang w:eastAsia="en-GB"/>
        </w:rPr>
        <w:t>assemblages but</w:t>
      </w:r>
      <w:r w:rsidR="005608B3">
        <w:rPr>
          <w:lang w:eastAsia="en-GB"/>
        </w:rPr>
        <w:t xml:space="preserve"> does not allow to </w:t>
      </w:r>
      <w:r w:rsidR="0048765F">
        <w:rPr>
          <w:lang w:eastAsia="en-GB"/>
        </w:rPr>
        <w:t>assess the</w:t>
      </w:r>
      <w:r w:rsidR="006910BB">
        <w:rPr>
          <w:lang w:eastAsia="en-GB"/>
        </w:rPr>
        <w:t xml:space="preserve"> effects of </w:t>
      </w:r>
      <w:r w:rsidR="00DE1211">
        <w:rPr>
          <w:lang w:eastAsia="en-GB"/>
        </w:rPr>
        <w:t>particular</w:t>
      </w:r>
      <w:r w:rsidR="006910BB">
        <w:rPr>
          <w:lang w:eastAsia="en-GB"/>
        </w:rPr>
        <w:t xml:space="preserve"> traits on</w:t>
      </w:r>
      <w:r w:rsidR="00B02A0F">
        <w:rPr>
          <w:lang w:eastAsia="en-GB"/>
        </w:rPr>
        <w:t xml:space="preserve"> species land-use responses</w:t>
      </w:r>
      <w:r w:rsidR="005608B3">
        <w:rPr>
          <w:lang w:eastAsia="en-GB"/>
        </w:rPr>
        <w:t>,</w:t>
      </w:r>
      <w:r w:rsidR="00A24609">
        <w:rPr>
          <w:lang w:eastAsia="en-GB"/>
        </w:rPr>
        <w:t xml:space="preserve"> as </w:t>
      </w:r>
      <w:r w:rsidR="007A5229">
        <w:rPr>
          <w:lang w:eastAsia="en-GB"/>
        </w:rPr>
        <w:t xml:space="preserve">multidimensional </w:t>
      </w:r>
      <w:r w:rsidR="00A24609">
        <w:rPr>
          <w:lang w:eastAsia="en-GB"/>
        </w:rPr>
        <w:t>trait variation is s</w:t>
      </w:r>
      <w:r w:rsidR="00880C14">
        <w:rPr>
          <w:lang w:eastAsia="en-GB"/>
        </w:rPr>
        <w:t xml:space="preserve">ummarised </w:t>
      </w:r>
      <w:r w:rsidR="00E646C1">
        <w:rPr>
          <w:lang w:eastAsia="en-GB"/>
        </w:rPr>
        <w:t>into</w:t>
      </w:r>
      <w:r w:rsidR="00642447">
        <w:rPr>
          <w:lang w:eastAsia="en-GB"/>
        </w:rPr>
        <w:t xml:space="preserve"> single indices</w:t>
      </w:r>
      <w:r w:rsidR="007A5229">
        <w:rPr>
          <w:lang w:eastAsia="en-GB"/>
        </w:rPr>
        <w:t xml:space="preserve"> of functional diversity</w:t>
      </w:r>
      <w:r w:rsidR="00642447">
        <w:rPr>
          <w:lang w:eastAsia="en-GB"/>
        </w:rPr>
        <w:t>.</w:t>
      </w:r>
      <w:r w:rsidR="00B02A0F">
        <w:rPr>
          <w:lang w:eastAsia="en-GB"/>
        </w:rPr>
        <w:t xml:space="preserve"> Thus,</w:t>
      </w:r>
      <w:r w:rsidR="00E646C1">
        <w:rPr>
          <w:lang w:eastAsia="en-GB"/>
        </w:rPr>
        <w:t xml:space="preserve"> </w:t>
      </w:r>
      <w:r w:rsidR="00B02A0F">
        <w:rPr>
          <w:lang w:eastAsia="en-GB"/>
        </w:rPr>
        <w:t>i</w:t>
      </w:r>
      <w:r w:rsidR="00A87D36">
        <w:rPr>
          <w:lang w:eastAsia="en-GB"/>
        </w:rPr>
        <w:t xml:space="preserve">n </w:t>
      </w:r>
      <w:r w:rsidR="00F125CB" w:rsidRPr="001B3760">
        <w:rPr>
          <w:lang w:eastAsia="en-GB"/>
        </w:rPr>
        <w:t>Chapter 4</w:t>
      </w:r>
      <w:r w:rsidR="00A87D36">
        <w:rPr>
          <w:lang w:eastAsia="en-GB"/>
        </w:rPr>
        <w:t>, I</w:t>
      </w:r>
      <w:r w:rsidR="00F125CB" w:rsidRPr="001B3760">
        <w:rPr>
          <w:lang w:eastAsia="en-GB"/>
        </w:rPr>
        <w:t xml:space="preserve"> investigat</w:t>
      </w:r>
      <w:r w:rsidR="00A87D36">
        <w:rPr>
          <w:lang w:eastAsia="en-GB"/>
        </w:rPr>
        <w:t>e</w:t>
      </w:r>
      <w:r w:rsidR="00F125CB" w:rsidRPr="001B3760">
        <w:rPr>
          <w:lang w:eastAsia="en-GB"/>
        </w:rPr>
        <w:t xml:space="preserve"> </w:t>
      </w:r>
      <w:r w:rsidR="00F125CB" w:rsidRPr="001B3760">
        <w:t xml:space="preserve">whether ecological traits and geographical range area are associated with species land-use responses and species climate-change sensitivity, comparatively among the terrestrial vertebrate classes. </w:t>
      </w:r>
      <w:r w:rsidR="00F125CB" w:rsidRPr="001B3760">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r w:rsidR="00A87D36">
        <w:rPr>
          <w:lang w:eastAsia="en-GB"/>
        </w:rPr>
        <w:t xml:space="preserve">To the best of my knowledge, Chapter 4 constitutes the first </w:t>
      </w:r>
      <w:r w:rsidR="00C42699">
        <w:rPr>
          <w:lang w:eastAsia="en-GB"/>
        </w:rPr>
        <w:t xml:space="preserve">global </w:t>
      </w:r>
      <w:r w:rsidR="00931673">
        <w:rPr>
          <w:lang w:eastAsia="en-GB"/>
        </w:rPr>
        <w:t xml:space="preserve">comparative </w:t>
      </w:r>
      <w:r w:rsidR="00A87D36">
        <w:rPr>
          <w:lang w:eastAsia="en-GB"/>
        </w:rPr>
        <w:t>assessment</w:t>
      </w:r>
      <w:r w:rsidR="006762C1">
        <w:rPr>
          <w:lang w:eastAsia="en-GB"/>
        </w:rPr>
        <w:t>, among vertebrate classes,</w:t>
      </w:r>
      <w:r w:rsidR="00A87D36">
        <w:rPr>
          <w:lang w:eastAsia="en-GB"/>
        </w:rPr>
        <w:t xml:space="preserve"> o</w:t>
      </w:r>
      <w:r w:rsidR="00931673">
        <w:rPr>
          <w:lang w:eastAsia="en-GB"/>
        </w:rPr>
        <w:t>f</w:t>
      </w:r>
      <w:r w:rsidR="00C42699">
        <w:rPr>
          <w:lang w:eastAsia="en-GB"/>
        </w:rPr>
        <w:t xml:space="preserve"> associations</w:t>
      </w:r>
      <w:r w:rsidR="00931673">
        <w:rPr>
          <w:lang w:eastAsia="en-GB"/>
        </w:rPr>
        <w:t xml:space="preserve"> </w:t>
      </w:r>
      <w:r w:rsidR="000800E1">
        <w:rPr>
          <w:lang w:eastAsia="en-GB"/>
        </w:rPr>
        <w:t xml:space="preserve">between traits and species land-use responses and </w:t>
      </w:r>
      <w:r w:rsidR="000D26FC">
        <w:rPr>
          <w:lang w:eastAsia="en-GB"/>
        </w:rPr>
        <w:t xml:space="preserve">between </w:t>
      </w:r>
      <w:r w:rsidR="000800E1">
        <w:rPr>
          <w:lang w:eastAsia="en-GB"/>
        </w:rPr>
        <w:t>traits and species climate-change sensitivity</w:t>
      </w:r>
      <w:r w:rsidR="00A87D36">
        <w:rPr>
          <w:lang w:eastAsia="en-GB"/>
        </w:rPr>
        <w:t>.</w:t>
      </w:r>
    </w:p>
    <w:p w14:paraId="754851A3" w14:textId="332A7A80" w:rsidR="00F125CB" w:rsidRPr="001B3760" w:rsidRDefault="00F125CB" w:rsidP="0084128A">
      <w:pPr>
        <w:spacing w:line="276" w:lineRule="auto"/>
        <w:jc w:val="both"/>
        <w:rPr>
          <w:lang w:eastAsia="en-GB"/>
        </w:rPr>
      </w:pPr>
      <w:r w:rsidRPr="001B3760">
        <w:rPr>
          <w:lang w:eastAsia="en-GB"/>
        </w:rPr>
        <w:t xml:space="preserve">Chapter 5 develops our understanding of the impacts of land-use change on ecosystem functioning by focusing on species energetic requirements. </w:t>
      </w:r>
      <w:r w:rsidR="00B504D2">
        <w:rPr>
          <w:lang w:eastAsia="en-GB"/>
        </w:rPr>
        <w:t xml:space="preserve">First, </w:t>
      </w:r>
      <w:r w:rsidRPr="001B3760">
        <w:rPr>
          <w:lang w:eastAsia="en-GB"/>
        </w:rPr>
        <w:t xml:space="preserve">I assess the effects of land use on the total energetic requirements of vertebrate assemblages. Second, </w:t>
      </w:r>
      <w:r w:rsidRPr="001B3760">
        <w:t>I assess whether species energetic requirements influence species persistence in disturbed land uses.</w:t>
      </w:r>
      <w:r w:rsidRPr="001B3760">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w:t>
      </w:r>
      <w:r w:rsidRPr="001B3760">
        <w:rPr>
          <w:lang w:eastAsia="en-GB"/>
        </w:rPr>
        <w:lastRenderedPageBreak/>
        <w:t xml:space="preserve">energetic requirements in disturbed land uses. </w:t>
      </w:r>
      <w:r w:rsidR="007700D0">
        <w:rPr>
          <w:lang w:eastAsia="en-GB"/>
        </w:rPr>
        <w:t>Chapter 5 highlights the impacts of land-use change on vertebrate community metabolism.</w:t>
      </w:r>
    </w:p>
    <w:p w14:paraId="70C5E582" w14:textId="34B48B38" w:rsidR="00CC3771" w:rsidRPr="001B3760" w:rsidRDefault="00F125CB" w:rsidP="00EB6E4A">
      <w:pPr>
        <w:spacing w:line="276" w:lineRule="auto"/>
        <w:jc w:val="both"/>
        <w:rPr>
          <w:lang w:eastAsia="en-GB"/>
        </w:rPr>
      </w:pPr>
      <w:r w:rsidRPr="001B3760">
        <w:rPr>
          <w:lang w:eastAsia="en-GB"/>
        </w:rPr>
        <w:t>Finally, in</w:t>
      </w:r>
      <w:r w:rsidRPr="001B3760">
        <w:rPr>
          <w:b/>
          <w:bCs/>
          <w:lang w:eastAsia="en-GB"/>
        </w:rPr>
        <w:t xml:space="preserve"> </w:t>
      </w:r>
      <w:r w:rsidRPr="001B3760">
        <w:rPr>
          <w:lang w:eastAsia="en-GB"/>
        </w:rPr>
        <w:t xml:space="preserve">Chapter 6, I summarise the findings of this thesis, </w:t>
      </w:r>
      <w:r w:rsidR="00567D8E">
        <w:rPr>
          <w:lang w:eastAsia="en-GB"/>
        </w:rPr>
        <w:t xml:space="preserve">I </w:t>
      </w:r>
      <w:r w:rsidRPr="001B3760">
        <w:rPr>
          <w:lang w:eastAsia="en-GB"/>
        </w:rPr>
        <w:t xml:space="preserve">highlight some of the limitations and </w:t>
      </w:r>
      <w:r w:rsidR="00567D8E">
        <w:rPr>
          <w:lang w:eastAsia="en-GB"/>
        </w:rPr>
        <w:t xml:space="preserve">I </w:t>
      </w:r>
      <w:r w:rsidRPr="001B3760">
        <w:rPr>
          <w:lang w:eastAsia="en-GB"/>
        </w:rPr>
        <w:t>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w:t>
      </w:r>
      <w:r w:rsidR="0050348C" w:rsidRPr="001B3760">
        <w:rPr>
          <w:lang w:eastAsia="en-GB"/>
        </w:rPr>
        <w:t xml:space="preserve"> </w:t>
      </w:r>
      <w:r w:rsidR="00567D8E">
        <w:rPr>
          <w:lang w:eastAsia="en-GB"/>
        </w:rPr>
        <w:t>underlines</w:t>
      </w:r>
      <w:r w:rsidR="0050348C" w:rsidRPr="001B3760">
        <w:rPr>
          <w:lang w:eastAsia="en-GB"/>
        </w:rPr>
        <w:t xml:space="preserve"> </w:t>
      </w:r>
      <w:r w:rsidR="00924351" w:rsidRPr="001B3760">
        <w:rPr>
          <w:lang w:eastAsia="en-GB"/>
        </w:rPr>
        <w:t xml:space="preserve">possible modifications to ecosystem functioning </w:t>
      </w:r>
      <w:r w:rsidRPr="001B3760">
        <w:rPr>
          <w:lang w:eastAsia="en-GB"/>
        </w:rPr>
        <w:t xml:space="preserve">and </w:t>
      </w:r>
      <w:r w:rsidR="00567D8E">
        <w:rPr>
          <w:rStyle w:val="normaltextrun"/>
          <w:rFonts w:eastAsiaTheme="minorEastAsia"/>
          <w:color w:val="000000"/>
          <w:shd w:val="clear" w:color="auto" w:fill="FFFFFF"/>
        </w:rPr>
        <w:t>stresses</w:t>
      </w:r>
      <w:r w:rsidRPr="001B3760">
        <w:rPr>
          <w:rStyle w:val="normaltextrun"/>
          <w:rFonts w:eastAsiaTheme="minorEastAsia"/>
          <w:color w:val="000000"/>
          <w:shd w:val="clear" w:color="auto" w:fill="FFFFFF"/>
        </w:rPr>
        <w:t xml:space="preserve"> the role and usefulness of vertebrate trait data for understanding species</w:t>
      </w:r>
      <w:r w:rsidR="00924351" w:rsidRPr="001B3760">
        <w:rPr>
          <w:rStyle w:val="normaltextrun"/>
          <w:rFonts w:eastAsiaTheme="minorEastAsia"/>
          <w:color w:val="000000"/>
          <w:shd w:val="clear" w:color="auto" w:fill="FFFFFF"/>
        </w:rPr>
        <w:t xml:space="preserve"> and community</w:t>
      </w:r>
      <w:r w:rsidRPr="001B3760">
        <w:rPr>
          <w:rStyle w:val="normaltextrun"/>
          <w:rFonts w:eastAsiaTheme="minorEastAsia"/>
          <w:color w:val="000000"/>
          <w:shd w:val="clear" w:color="auto" w:fill="FFFFFF"/>
        </w:rPr>
        <w:t xml:space="preserve"> responses to human pressures.</w:t>
      </w:r>
    </w:p>
    <w:sectPr w:rsidR="00CC3771" w:rsidRPr="001B3760">
      <w:headerReference w:type="default" r:id="rId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tard, Adrienne" w:date="2022-05-04T16:35:00Z" w:initials="EA">
    <w:p w14:paraId="7684B5E4" w14:textId="0164983A" w:rsidR="00254997" w:rsidRDefault="00254997">
      <w:pPr>
        <w:pStyle w:val="CommentText"/>
      </w:pPr>
      <w:r>
        <w:rPr>
          <w:rStyle w:val="CommentReference"/>
        </w:rPr>
        <w:annotationRef/>
      </w:r>
      <w:r>
        <w:t>Should I reiterate this here? (it figures in the thesis outline of contents)</w:t>
      </w:r>
    </w:p>
  </w:comment>
  <w:comment w:id="1" w:author="Etard, Adrienne" w:date="2022-05-04T16:36:00Z" w:initials="EA">
    <w:p w14:paraId="7F044114" w14:textId="4196F872" w:rsidR="001C6352" w:rsidRDefault="001C6352">
      <w:pPr>
        <w:pStyle w:val="CommentText"/>
      </w:pPr>
      <w:r>
        <w:rPr>
          <w:rStyle w:val="CommentReference"/>
        </w:rPr>
        <w:annotationRef/>
      </w:r>
      <w:r>
        <w:t>Should I reiterate this here – it is already stated in the thesis outline of contents</w:t>
      </w:r>
      <w:r w:rsidR="006131DA">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84B5E4" w15:done="0"/>
  <w15:commentEx w15:paraId="7F0441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29D2" w16cex:dateUtc="2022-05-04T15:35:00Z"/>
  <w16cex:commentExtensible w16cex:durableId="261D2A14" w16cex:dateUtc="2022-05-04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84B5E4" w16cid:durableId="261D29D2"/>
  <w16cid:commentId w16cid:paraId="7F044114" w16cid:durableId="261D2A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66EDC5" w14:textId="77777777" w:rsidR="001B3760" w:rsidRDefault="001B3760" w:rsidP="001B3760">
      <w:pPr>
        <w:spacing w:after="0" w:line="240" w:lineRule="auto"/>
      </w:pPr>
      <w:r>
        <w:separator/>
      </w:r>
    </w:p>
  </w:endnote>
  <w:endnote w:type="continuationSeparator" w:id="0">
    <w:p w14:paraId="3A139CD2" w14:textId="77777777" w:rsidR="001B3760" w:rsidRDefault="001B3760" w:rsidP="001B37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B529FD" w14:textId="77777777" w:rsidR="001B3760" w:rsidRDefault="001B3760" w:rsidP="001B3760">
      <w:pPr>
        <w:spacing w:after="0" w:line="240" w:lineRule="auto"/>
      </w:pPr>
      <w:r>
        <w:separator/>
      </w:r>
    </w:p>
  </w:footnote>
  <w:footnote w:type="continuationSeparator" w:id="0">
    <w:p w14:paraId="421B00D3" w14:textId="77777777" w:rsidR="001B3760" w:rsidRDefault="001B3760" w:rsidP="001B376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C95A22" w14:textId="18F7EB54" w:rsidR="001B3760" w:rsidRDefault="001B3760">
    <w:pPr>
      <w:pStyle w:val="Header"/>
    </w:pPr>
    <w:r>
      <w:t>General Introduc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6E7633"/>
    <w:multiLevelType w:val="multilevel"/>
    <w:tmpl w:val="B5564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82853233">
    <w:abstractNumId w:val="1"/>
  </w:num>
  <w:num w:numId="2" w16cid:durableId="202443075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tard, Adrienne">
    <w15:presenceInfo w15:providerId="AD" w15:userId="S::ucbteta@ucl.ac.uk::b6e72120-0b4f-4d07-b4f0-0bf379bf97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5CB"/>
    <w:rsid w:val="0000533C"/>
    <w:rsid w:val="000161A9"/>
    <w:rsid w:val="00020A3F"/>
    <w:rsid w:val="0002227C"/>
    <w:rsid w:val="000543A0"/>
    <w:rsid w:val="000754FB"/>
    <w:rsid w:val="000771D9"/>
    <w:rsid w:val="00077367"/>
    <w:rsid w:val="00077430"/>
    <w:rsid w:val="000800E1"/>
    <w:rsid w:val="00083C95"/>
    <w:rsid w:val="00085CCA"/>
    <w:rsid w:val="000A5290"/>
    <w:rsid w:val="000C3B89"/>
    <w:rsid w:val="000C51F7"/>
    <w:rsid w:val="000C5EB3"/>
    <w:rsid w:val="000C629B"/>
    <w:rsid w:val="000D26FC"/>
    <w:rsid w:val="001053E4"/>
    <w:rsid w:val="00111FE3"/>
    <w:rsid w:val="00125B5E"/>
    <w:rsid w:val="00127BB9"/>
    <w:rsid w:val="00132160"/>
    <w:rsid w:val="001343DD"/>
    <w:rsid w:val="0015747D"/>
    <w:rsid w:val="0018210D"/>
    <w:rsid w:val="00196E09"/>
    <w:rsid w:val="0019776D"/>
    <w:rsid w:val="001A0563"/>
    <w:rsid w:val="001A1AD5"/>
    <w:rsid w:val="001B3760"/>
    <w:rsid w:val="001B52ED"/>
    <w:rsid w:val="001B5D92"/>
    <w:rsid w:val="001C6352"/>
    <w:rsid w:val="001D5669"/>
    <w:rsid w:val="001D5DD8"/>
    <w:rsid w:val="001D6ADA"/>
    <w:rsid w:val="001E5551"/>
    <w:rsid w:val="001E5C7D"/>
    <w:rsid w:val="001F2CD5"/>
    <w:rsid w:val="001F2F8E"/>
    <w:rsid w:val="00204BC0"/>
    <w:rsid w:val="00204E7F"/>
    <w:rsid w:val="002174DC"/>
    <w:rsid w:val="00234A7B"/>
    <w:rsid w:val="00241993"/>
    <w:rsid w:val="00253D27"/>
    <w:rsid w:val="00254997"/>
    <w:rsid w:val="00255195"/>
    <w:rsid w:val="00256DC3"/>
    <w:rsid w:val="00262731"/>
    <w:rsid w:val="00295269"/>
    <w:rsid w:val="00297106"/>
    <w:rsid w:val="002A20FC"/>
    <w:rsid w:val="002B341B"/>
    <w:rsid w:val="002C2036"/>
    <w:rsid w:val="002C6172"/>
    <w:rsid w:val="002D3273"/>
    <w:rsid w:val="002F0953"/>
    <w:rsid w:val="002F1352"/>
    <w:rsid w:val="002F3B35"/>
    <w:rsid w:val="003012C5"/>
    <w:rsid w:val="0030796A"/>
    <w:rsid w:val="0032209D"/>
    <w:rsid w:val="003364EB"/>
    <w:rsid w:val="00337631"/>
    <w:rsid w:val="00342E49"/>
    <w:rsid w:val="00354332"/>
    <w:rsid w:val="00385757"/>
    <w:rsid w:val="003A3D24"/>
    <w:rsid w:val="003A5B89"/>
    <w:rsid w:val="003A76E8"/>
    <w:rsid w:val="003C4020"/>
    <w:rsid w:val="003C5903"/>
    <w:rsid w:val="003E7E1F"/>
    <w:rsid w:val="003F19BC"/>
    <w:rsid w:val="004068FC"/>
    <w:rsid w:val="004231E2"/>
    <w:rsid w:val="00425B66"/>
    <w:rsid w:val="00426537"/>
    <w:rsid w:val="00453766"/>
    <w:rsid w:val="004620A9"/>
    <w:rsid w:val="0047098F"/>
    <w:rsid w:val="00481E90"/>
    <w:rsid w:val="00482E51"/>
    <w:rsid w:val="004868A4"/>
    <w:rsid w:val="0048765F"/>
    <w:rsid w:val="00496329"/>
    <w:rsid w:val="004A0738"/>
    <w:rsid w:val="004A32FC"/>
    <w:rsid w:val="004A3943"/>
    <w:rsid w:val="004B69E1"/>
    <w:rsid w:val="004C26BC"/>
    <w:rsid w:val="004C3E24"/>
    <w:rsid w:val="004C40FC"/>
    <w:rsid w:val="004C5B98"/>
    <w:rsid w:val="004D19FC"/>
    <w:rsid w:val="004D45C2"/>
    <w:rsid w:val="004E2841"/>
    <w:rsid w:val="004E4ECB"/>
    <w:rsid w:val="004E5208"/>
    <w:rsid w:val="004F3142"/>
    <w:rsid w:val="0050348C"/>
    <w:rsid w:val="005055E5"/>
    <w:rsid w:val="00510F61"/>
    <w:rsid w:val="0051114E"/>
    <w:rsid w:val="00545F7C"/>
    <w:rsid w:val="005536E7"/>
    <w:rsid w:val="005539A3"/>
    <w:rsid w:val="005608B3"/>
    <w:rsid w:val="00561738"/>
    <w:rsid w:val="0056349D"/>
    <w:rsid w:val="00567D8E"/>
    <w:rsid w:val="00571E2C"/>
    <w:rsid w:val="005833EA"/>
    <w:rsid w:val="0058553E"/>
    <w:rsid w:val="00586201"/>
    <w:rsid w:val="00587FCE"/>
    <w:rsid w:val="005917BD"/>
    <w:rsid w:val="005940AF"/>
    <w:rsid w:val="005972D0"/>
    <w:rsid w:val="005A0A13"/>
    <w:rsid w:val="005A2137"/>
    <w:rsid w:val="005A3171"/>
    <w:rsid w:val="005A70B1"/>
    <w:rsid w:val="005B25A3"/>
    <w:rsid w:val="005B7B6C"/>
    <w:rsid w:val="005C4741"/>
    <w:rsid w:val="005C65F4"/>
    <w:rsid w:val="005E2D6A"/>
    <w:rsid w:val="005F1816"/>
    <w:rsid w:val="005F4BA9"/>
    <w:rsid w:val="00600148"/>
    <w:rsid w:val="00604AC6"/>
    <w:rsid w:val="00606F91"/>
    <w:rsid w:val="006131DA"/>
    <w:rsid w:val="00616041"/>
    <w:rsid w:val="006210B6"/>
    <w:rsid w:val="00623EE9"/>
    <w:rsid w:val="00633DD7"/>
    <w:rsid w:val="00642447"/>
    <w:rsid w:val="00647508"/>
    <w:rsid w:val="00671CAA"/>
    <w:rsid w:val="0067590C"/>
    <w:rsid w:val="0067612C"/>
    <w:rsid w:val="006762C1"/>
    <w:rsid w:val="00685F5A"/>
    <w:rsid w:val="006910BB"/>
    <w:rsid w:val="006A0499"/>
    <w:rsid w:val="006A0B07"/>
    <w:rsid w:val="006A0E2C"/>
    <w:rsid w:val="006A4C73"/>
    <w:rsid w:val="006A73DC"/>
    <w:rsid w:val="006B273A"/>
    <w:rsid w:val="006C0ACC"/>
    <w:rsid w:val="006C3E23"/>
    <w:rsid w:val="006E0693"/>
    <w:rsid w:val="006F03C2"/>
    <w:rsid w:val="006F0D4B"/>
    <w:rsid w:val="006F1166"/>
    <w:rsid w:val="006F12BD"/>
    <w:rsid w:val="006F3A7F"/>
    <w:rsid w:val="006F5DAC"/>
    <w:rsid w:val="006F751A"/>
    <w:rsid w:val="00704BB2"/>
    <w:rsid w:val="00710460"/>
    <w:rsid w:val="007112CA"/>
    <w:rsid w:val="00711908"/>
    <w:rsid w:val="00714FA9"/>
    <w:rsid w:val="00732A83"/>
    <w:rsid w:val="007369A2"/>
    <w:rsid w:val="00737624"/>
    <w:rsid w:val="00740BE5"/>
    <w:rsid w:val="0074749C"/>
    <w:rsid w:val="0074759C"/>
    <w:rsid w:val="00747AD0"/>
    <w:rsid w:val="0075027D"/>
    <w:rsid w:val="00754D1D"/>
    <w:rsid w:val="00755B9A"/>
    <w:rsid w:val="00755FBF"/>
    <w:rsid w:val="00763553"/>
    <w:rsid w:val="007700D0"/>
    <w:rsid w:val="00791325"/>
    <w:rsid w:val="007921EA"/>
    <w:rsid w:val="00793E8A"/>
    <w:rsid w:val="00797A8C"/>
    <w:rsid w:val="007A5229"/>
    <w:rsid w:val="007A55F6"/>
    <w:rsid w:val="007C04DC"/>
    <w:rsid w:val="007D2B26"/>
    <w:rsid w:val="007E28CB"/>
    <w:rsid w:val="007E5777"/>
    <w:rsid w:val="007F115E"/>
    <w:rsid w:val="007F2038"/>
    <w:rsid w:val="007F4205"/>
    <w:rsid w:val="007F5AF2"/>
    <w:rsid w:val="00804668"/>
    <w:rsid w:val="0081055B"/>
    <w:rsid w:val="00814E3A"/>
    <w:rsid w:val="00816200"/>
    <w:rsid w:val="0084128A"/>
    <w:rsid w:val="00853F37"/>
    <w:rsid w:val="008775DE"/>
    <w:rsid w:val="00877F57"/>
    <w:rsid w:val="00880C14"/>
    <w:rsid w:val="00881C8F"/>
    <w:rsid w:val="008909E4"/>
    <w:rsid w:val="00891430"/>
    <w:rsid w:val="008957D4"/>
    <w:rsid w:val="008A17F1"/>
    <w:rsid w:val="008A6272"/>
    <w:rsid w:val="008D6D78"/>
    <w:rsid w:val="008E235D"/>
    <w:rsid w:val="008F3BAE"/>
    <w:rsid w:val="00902259"/>
    <w:rsid w:val="00904BB2"/>
    <w:rsid w:val="00906111"/>
    <w:rsid w:val="00920AC8"/>
    <w:rsid w:val="00924351"/>
    <w:rsid w:val="009302A9"/>
    <w:rsid w:val="00931673"/>
    <w:rsid w:val="00937921"/>
    <w:rsid w:val="0094711F"/>
    <w:rsid w:val="009511B5"/>
    <w:rsid w:val="00962BBA"/>
    <w:rsid w:val="00975560"/>
    <w:rsid w:val="00980FF5"/>
    <w:rsid w:val="00981868"/>
    <w:rsid w:val="00984F2C"/>
    <w:rsid w:val="00986DBE"/>
    <w:rsid w:val="0099002F"/>
    <w:rsid w:val="009A0B24"/>
    <w:rsid w:val="009C0A95"/>
    <w:rsid w:val="009C7DAC"/>
    <w:rsid w:val="009C7E1D"/>
    <w:rsid w:val="009D0C20"/>
    <w:rsid w:val="009E3417"/>
    <w:rsid w:val="009E4BC7"/>
    <w:rsid w:val="009E5208"/>
    <w:rsid w:val="00A06189"/>
    <w:rsid w:val="00A06278"/>
    <w:rsid w:val="00A07161"/>
    <w:rsid w:val="00A17AC9"/>
    <w:rsid w:val="00A2148E"/>
    <w:rsid w:val="00A24609"/>
    <w:rsid w:val="00A63FFE"/>
    <w:rsid w:val="00A67F50"/>
    <w:rsid w:val="00A858F3"/>
    <w:rsid w:val="00A87D36"/>
    <w:rsid w:val="00AB5F96"/>
    <w:rsid w:val="00AC5B05"/>
    <w:rsid w:val="00AC797E"/>
    <w:rsid w:val="00AE082E"/>
    <w:rsid w:val="00AE38C4"/>
    <w:rsid w:val="00AF78B0"/>
    <w:rsid w:val="00B02A0F"/>
    <w:rsid w:val="00B119D3"/>
    <w:rsid w:val="00B130DD"/>
    <w:rsid w:val="00B21697"/>
    <w:rsid w:val="00B45E07"/>
    <w:rsid w:val="00B504D2"/>
    <w:rsid w:val="00B50FC0"/>
    <w:rsid w:val="00B56F1C"/>
    <w:rsid w:val="00B62A43"/>
    <w:rsid w:val="00B6640A"/>
    <w:rsid w:val="00B6676E"/>
    <w:rsid w:val="00B71DA7"/>
    <w:rsid w:val="00B7766E"/>
    <w:rsid w:val="00B91211"/>
    <w:rsid w:val="00B942C9"/>
    <w:rsid w:val="00BA1D22"/>
    <w:rsid w:val="00BB0E6A"/>
    <w:rsid w:val="00BB48F7"/>
    <w:rsid w:val="00BD050F"/>
    <w:rsid w:val="00BD3FA8"/>
    <w:rsid w:val="00BF4436"/>
    <w:rsid w:val="00BF4A9C"/>
    <w:rsid w:val="00BF6F2F"/>
    <w:rsid w:val="00C04BBA"/>
    <w:rsid w:val="00C06B6A"/>
    <w:rsid w:val="00C22011"/>
    <w:rsid w:val="00C2339A"/>
    <w:rsid w:val="00C25180"/>
    <w:rsid w:val="00C3315A"/>
    <w:rsid w:val="00C3688D"/>
    <w:rsid w:val="00C42699"/>
    <w:rsid w:val="00C44563"/>
    <w:rsid w:val="00C56991"/>
    <w:rsid w:val="00C61586"/>
    <w:rsid w:val="00C63182"/>
    <w:rsid w:val="00C7200A"/>
    <w:rsid w:val="00C81DA6"/>
    <w:rsid w:val="00C84D5D"/>
    <w:rsid w:val="00C85EDD"/>
    <w:rsid w:val="00C94FD0"/>
    <w:rsid w:val="00C97E27"/>
    <w:rsid w:val="00CA289D"/>
    <w:rsid w:val="00CA3F32"/>
    <w:rsid w:val="00CB343A"/>
    <w:rsid w:val="00CB5A75"/>
    <w:rsid w:val="00CC04A7"/>
    <w:rsid w:val="00CC3771"/>
    <w:rsid w:val="00CE64CF"/>
    <w:rsid w:val="00CF475B"/>
    <w:rsid w:val="00CF71FB"/>
    <w:rsid w:val="00CF7531"/>
    <w:rsid w:val="00D00AAE"/>
    <w:rsid w:val="00D0439F"/>
    <w:rsid w:val="00D07262"/>
    <w:rsid w:val="00D13B06"/>
    <w:rsid w:val="00D14806"/>
    <w:rsid w:val="00D24BF2"/>
    <w:rsid w:val="00D25995"/>
    <w:rsid w:val="00D355CB"/>
    <w:rsid w:val="00D3679A"/>
    <w:rsid w:val="00D3794B"/>
    <w:rsid w:val="00D37E40"/>
    <w:rsid w:val="00D40076"/>
    <w:rsid w:val="00D537FE"/>
    <w:rsid w:val="00D53AAE"/>
    <w:rsid w:val="00D54043"/>
    <w:rsid w:val="00D7228A"/>
    <w:rsid w:val="00D758F1"/>
    <w:rsid w:val="00D837D1"/>
    <w:rsid w:val="00D867C3"/>
    <w:rsid w:val="00D9010E"/>
    <w:rsid w:val="00D95D3E"/>
    <w:rsid w:val="00D95E0D"/>
    <w:rsid w:val="00D96BE8"/>
    <w:rsid w:val="00D97B21"/>
    <w:rsid w:val="00DA06A4"/>
    <w:rsid w:val="00DA44FD"/>
    <w:rsid w:val="00DB1543"/>
    <w:rsid w:val="00DB2DC3"/>
    <w:rsid w:val="00DC0205"/>
    <w:rsid w:val="00DC3DEF"/>
    <w:rsid w:val="00DD6BDD"/>
    <w:rsid w:val="00DE1211"/>
    <w:rsid w:val="00DE2D87"/>
    <w:rsid w:val="00DE4346"/>
    <w:rsid w:val="00E00DC8"/>
    <w:rsid w:val="00E34986"/>
    <w:rsid w:val="00E56976"/>
    <w:rsid w:val="00E60D09"/>
    <w:rsid w:val="00E62CCE"/>
    <w:rsid w:val="00E646C1"/>
    <w:rsid w:val="00E662DF"/>
    <w:rsid w:val="00E77B2D"/>
    <w:rsid w:val="00EA1CFB"/>
    <w:rsid w:val="00EA4542"/>
    <w:rsid w:val="00EB62FE"/>
    <w:rsid w:val="00EB6E4A"/>
    <w:rsid w:val="00EC64C4"/>
    <w:rsid w:val="00EE2057"/>
    <w:rsid w:val="00EE380E"/>
    <w:rsid w:val="00EF259E"/>
    <w:rsid w:val="00EF5657"/>
    <w:rsid w:val="00F00565"/>
    <w:rsid w:val="00F125CB"/>
    <w:rsid w:val="00F30484"/>
    <w:rsid w:val="00F309D1"/>
    <w:rsid w:val="00F42400"/>
    <w:rsid w:val="00F42FED"/>
    <w:rsid w:val="00F4466E"/>
    <w:rsid w:val="00F65023"/>
    <w:rsid w:val="00F729BE"/>
    <w:rsid w:val="00F73154"/>
    <w:rsid w:val="00F80996"/>
    <w:rsid w:val="00F83388"/>
    <w:rsid w:val="00FA2A7B"/>
    <w:rsid w:val="00FA5187"/>
    <w:rsid w:val="00FA7E46"/>
    <w:rsid w:val="00FB1107"/>
    <w:rsid w:val="00FB3E29"/>
    <w:rsid w:val="00FB7026"/>
    <w:rsid w:val="00FD15A1"/>
    <w:rsid w:val="00FD23ED"/>
    <w:rsid w:val="00FF349E"/>
    <w:rsid w:val="00FF357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BDEAD1"/>
  <w15:chartTrackingRefBased/>
  <w15:docId w15:val="{C3B691C1-3E39-4D14-9BFF-6AFD697D1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25C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125CB"/>
    <w:rPr>
      <w:sz w:val="16"/>
      <w:szCs w:val="16"/>
    </w:rPr>
  </w:style>
  <w:style w:type="paragraph" w:styleId="CommentText">
    <w:name w:val="annotation text"/>
    <w:basedOn w:val="Normal"/>
    <w:link w:val="CommentTextChar"/>
    <w:uiPriority w:val="99"/>
    <w:semiHidden/>
    <w:unhideWhenUsed/>
    <w:rsid w:val="00F125CB"/>
    <w:pPr>
      <w:spacing w:line="240" w:lineRule="auto"/>
    </w:pPr>
    <w:rPr>
      <w:sz w:val="20"/>
      <w:szCs w:val="20"/>
    </w:rPr>
  </w:style>
  <w:style w:type="character" w:customStyle="1" w:styleId="CommentTextChar">
    <w:name w:val="Comment Text Char"/>
    <w:basedOn w:val="DefaultParagraphFont"/>
    <w:link w:val="CommentText"/>
    <w:uiPriority w:val="99"/>
    <w:semiHidden/>
    <w:rsid w:val="00F125CB"/>
    <w:rPr>
      <w:sz w:val="20"/>
      <w:szCs w:val="20"/>
    </w:rPr>
  </w:style>
  <w:style w:type="character" w:customStyle="1" w:styleId="normaltextrun">
    <w:name w:val="normaltextrun"/>
    <w:basedOn w:val="DefaultParagraphFont"/>
    <w:rsid w:val="00F125CB"/>
  </w:style>
  <w:style w:type="character" w:styleId="Hyperlink">
    <w:name w:val="Hyperlink"/>
    <w:basedOn w:val="DefaultParagraphFont"/>
    <w:uiPriority w:val="99"/>
    <w:unhideWhenUsed/>
    <w:rsid w:val="00F125CB"/>
    <w:rPr>
      <w:color w:val="0563C1" w:themeColor="hyperlink"/>
      <w:u w:val="single"/>
    </w:rPr>
  </w:style>
  <w:style w:type="paragraph" w:styleId="ListParagraph">
    <w:name w:val="List Paragraph"/>
    <w:basedOn w:val="Normal"/>
    <w:uiPriority w:val="34"/>
    <w:qFormat/>
    <w:rsid w:val="00F125CB"/>
    <w:pPr>
      <w:ind w:left="720"/>
      <w:contextualSpacing/>
    </w:pPr>
  </w:style>
  <w:style w:type="character" w:styleId="SubtleEmphasis">
    <w:name w:val="Subtle Emphasis"/>
    <w:basedOn w:val="DefaultParagraphFont"/>
    <w:uiPriority w:val="19"/>
    <w:qFormat/>
    <w:rsid w:val="00F125CB"/>
    <w:rPr>
      <w:i/>
      <w:iCs/>
      <w:color w:val="404040" w:themeColor="text1" w:themeTint="BF"/>
    </w:rPr>
  </w:style>
  <w:style w:type="paragraph" w:styleId="CommentSubject">
    <w:name w:val="annotation subject"/>
    <w:basedOn w:val="CommentText"/>
    <w:next w:val="CommentText"/>
    <w:link w:val="CommentSubjectChar"/>
    <w:uiPriority w:val="99"/>
    <w:semiHidden/>
    <w:unhideWhenUsed/>
    <w:rsid w:val="0067590C"/>
    <w:rPr>
      <w:b/>
      <w:bCs/>
    </w:rPr>
  </w:style>
  <w:style w:type="character" w:customStyle="1" w:styleId="CommentSubjectChar">
    <w:name w:val="Comment Subject Char"/>
    <w:basedOn w:val="CommentTextChar"/>
    <w:link w:val="CommentSubject"/>
    <w:uiPriority w:val="99"/>
    <w:semiHidden/>
    <w:rsid w:val="0067590C"/>
    <w:rPr>
      <w:b/>
      <w:bCs/>
      <w:sz w:val="20"/>
      <w:szCs w:val="20"/>
    </w:rPr>
  </w:style>
  <w:style w:type="character" w:styleId="FollowedHyperlink">
    <w:name w:val="FollowedHyperlink"/>
    <w:basedOn w:val="DefaultParagraphFont"/>
    <w:uiPriority w:val="99"/>
    <w:semiHidden/>
    <w:unhideWhenUsed/>
    <w:rsid w:val="00481E90"/>
    <w:rPr>
      <w:color w:val="954F72" w:themeColor="followedHyperlink"/>
      <w:u w:val="single"/>
    </w:rPr>
  </w:style>
  <w:style w:type="character" w:styleId="UnresolvedMention">
    <w:name w:val="Unresolved Mention"/>
    <w:basedOn w:val="DefaultParagraphFont"/>
    <w:uiPriority w:val="99"/>
    <w:semiHidden/>
    <w:unhideWhenUsed/>
    <w:rsid w:val="00F73154"/>
    <w:rPr>
      <w:color w:val="605E5C"/>
      <w:shd w:val="clear" w:color="auto" w:fill="E1DFDD"/>
    </w:rPr>
  </w:style>
  <w:style w:type="paragraph" w:styleId="Header">
    <w:name w:val="header"/>
    <w:basedOn w:val="Normal"/>
    <w:link w:val="HeaderChar"/>
    <w:uiPriority w:val="99"/>
    <w:unhideWhenUsed/>
    <w:rsid w:val="001B37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760"/>
  </w:style>
  <w:style w:type="paragraph" w:styleId="Footer">
    <w:name w:val="footer"/>
    <w:basedOn w:val="Normal"/>
    <w:link w:val="FooterChar"/>
    <w:uiPriority w:val="99"/>
    <w:unhideWhenUsed/>
    <w:rsid w:val="001B37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7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4719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iucnredlist.org/resources/summary-statistics"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ei.noaa.gov/cag/" TargetMode="Externa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ourworldindata.org/land-use"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59AB13-028F-449C-BAEB-42108B63D1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7</Pages>
  <Words>57220</Words>
  <Characters>326155</Characters>
  <Application>Microsoft Office Word</Application>
  <DocSecurity>0</DocSecurity>
  <Lines>2717</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Etard</dc:creator>
  <cp:keywords/>
  <dc:description/>
  <cp:lastModifiedBy>Etard, Adrienne</cp:lastModifiedBy>
  <cp:revision>387</cp:revision>
  <dcterms:created xsi:type="dcterms:W3CDTF">2022-05-02T16:35:00Z</dcterms:created>
  <dcterms:modified xsi:type="dcterms:W3CDTF">2022-05-0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d89e077-872c-3784-8f00-4f01415a4e5a</vt:lpwstr>
  </property>
  <property fmtid="{D5CDD505-2E9C-101B-9397-08002B2CF9AE}" pid="24" name="Mendeley Citation Style_1">
    <vt:lpwstr>http://www.zotero.org/styles/ecology-letters</vt:lpwstr>
  </property>
</Properties>
</file>